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A93191" w14:textId="77777777" w:rsidR="008151CB" w:rsidRPr="002B2BCE" w:rsidRDefault="008151CB" w:rsidP="008151CB">
      <w:pPr>
        <w:pStyle w:val="Heading1"/>
        <w:jc w:val="center"/>
        <w:rPr>
          <w:rFonts w:ascii="Times New Roman" w:hAnsi="Times New Roman" w:cs="Times New Roman"/>
          <w:b/>
          <w:color w:val="000000" w:themeColor="text1"/>
          <w:sz w:val="28"/>
          <w:szCs w:val="28"/>
        </w:rPr>
      </w:pPr>
      <w:bookmarkStart w:id="0" w:name="_Toc83037999"/>
      <w:r w:rsidRPr="002B2BCE">
        <w:rPr>
          <w:rFonts w:ascii="Times New Roman" w:hAnsi="Times New Roman" w:cs="Times New Roman"/>
          <w:b/>
          <w:color w:val="000000" w:themeColor="text1"/>
          <w:sz w:val="28"/>
          <w:szCs w:val="28"/>
        </w:rPr>
        <w:t>BAB II</w:t>
      </w:r>
      <w:r w:rsidRPr="002B2BCE">
        <w:rPr>
          <w:rFonts w:ascii="Times New Roman" w:hAnsi="Times New Roman" w:cs="Times New Roman"/>
          <w:b/>
          <w:color w:val="000000" w:themeColor="text1"/>
          <w:sz w:val="28"/>
          <w:szCs w:val="28"/>
        </w:rPr>
        <w:br/>
        <w:t>TINJAUAN PUSTAKA</w:t>
      </w:r>
      <w:bookmarkEnd w:id="0"/>
    </w:p>
    <w:p w14:paraId="4DDF60C4" w14:textId="77777777" w:rsidR="008151CB" w:rsidRPr="002B2BCE" w:rsidRDefault="008151CB" w:rsidP="008151CB">
      <w:pPr>
        <w:rPr>
          <w:rFonts w:cs="Times New Roman"/>
          <w:szCs w:val="24"/>
        </w:rPr>
      </w:pPr>
    </w:p>
    <w:p w14:paraId="0D9017EC" w14:textId="77777777" w:rsidR="008151CB" w:rsidRPr="002B2BCE" w:rsidRDefault="008151CB" w:rsidP="008151CB">
      <w:pPr>
        <w:pStyle w:val="ListParagraph"/>
        <w:numPr>
          <w:ilvl w:val="0"/>
          <w:numId w:val="11"/>
        </w:numPr>
        <w:spacing w:line="480" w:lineRule="auto"/>
        <w:ind w:left="0" w:firstLine="0"/>
        <w:jc w:val="both"/>
        <w:outlineLvl w:val="1"/>
        <w:rPr>
          <w:rFonts w:cs="Times New Roman"/>
          <w:b/>
          <w:szCs w:val="24"/>
        </w:rPr>
      </w:pPr>
      <w:bookmarkStart w:id="1" w:name="_Toc83038000"/>
      <w:r w:rsidRPr="002B2BCE">
        <w:rPr>
          <w:rFonts w:cs="Times New Roman"/>
          <w:b/>
          <w:szCs w:val="24"/>
        </w:rPr>
        <w:t>Penelitian Terdahulu</w:t>
      </w:r>
      <w:bookmarkEnd w:id="1"/>
    </w:p>
    <w:p w14:paraId="6BF26E9B"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Penelitian ini dilakukan berdasarkan dari hasil penelitian-penelitian terdahulu yang pernah dilakukan sebagai bahan perbandingan dan kajian. Dari penelitian terdahulu</w:t>
      </w:r>
      <w:r>
        <w:rPr>
          <w:rFonts w:cs="Times New Roman"/>
          <w:szCs w:val="24"/>
        </w:rPr>
        <w:t xml:space="preserve"> yang telah dilakukan</w:t>
      </w:r>
      <w:r w:rsidRPr="002B2BCE">
        <w:rPr>
          <w:rFonts w:cs="Times New Roman"/>
          <w:szCs w:val="24"/>
        </w:rPr>
        <w:t>,</w:t>
      </w:r>
      <w:r>
        <w:rPr>
          <w:rFonts w:cs="Times New Roman"/>
          <w:szCs w:val="24"/>
        </w:rPr>
        <w:t xml:space="preserve"> maka</w:t>
      </w:r>
      <w:r w:rsidRPr="002B2BCE">
        <w:rPr>
          <w:rFonts w:cs="Times New Roman"/>
          <w:szCs w:val="24"/>
        </w:rPr>
        <w:t xml:space="preserve"> </w:t>
      </w:r>
      <w:bookmarkStart w:id="2" w:name="_Hlk78964616"/>
      <w:r w:rsidRPr="002B2BCE">
        <w:rPr>
          <w:rFonts w:cs="Times New Roman"/>
          <w:szCs w:val="24"/>
        </w:rPr>
        <w:t>penulis mengangkat beberapa penelitia</w:t>
      </w:r>
      <w:r>
        <w:rPr>
          <w:rFonts w:cs="Times New Roman"/>
          <w:szCs w:val="24"/>
        </w:rPr>
        <w:t xml:space="preserve">n yang digunakan sebagai </w:t>
      </w:r>
      <w:r w:rsidRPr="002B2BCE">
        <w:rPr>
          <w:rFonts w:cs="Times New Roman"/>
          <w:szCs w:val="24"/>
        </w:rPr>
        <w:t>referensi dalam memperkaya bahan kajian dalam k</w:t>
      </w:r>
      <w:bookmarkEnd w:id="2"/>
      <w:r w:rsidRPr="002B2BCE">
        <w:rPr>
          <w:rFonts w:cs="Times New Roman"/>
          <w:szCs w:val="24"/>
        </w:rPr>
        <w:t xml:space="preserve">egiatan penelitian yang dilakukan. Penelitian terdahulu yang </w:t>
      </w:r>
      <w:r>
        <w:rPr>
          <w:rFonts w:cs="Times New Roman"/>
          <w:szCs w:val="24"/>
        </w:rPr>
        <w:t>diangkat menjadi</w:t>
      </w:r>
      <w:r w:rsidRPr="002B2BCE">
        <w:rPr>
          <w:rFonts w:cs="Times New Roman"/>
          <w:szCs w:val="24"/>
        </w:rPr>
        <w:t xml:space="preserve"> kajian </w:t>
      </w:r>
      <w:r>
        <w:rPr>
          <w:rFonts w:cs="Times New Roman"/>
          <w:szCs w:val="24"/>
        </w:rPr>
        <w:t xml:space="preserve">menurut </w:t>
      </w:r>
      <w:r w:rsidRPr="002B2BCE">
        <w:rPr>
          <w:rFonts w:cs="Times New Roman"/>
          <w:szCs w:val="24"/>
        </w:rPr>
        <w:t>topik penelitian, yaitu mengenai Sistem Informasi Geografis atau disingkat SIG sebagai cara untuk memetakan suatu daerah.</w:t>
      </w:r>
    </w:p>
    <w:p w14:paraId="4E8A2126"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Berdasarkan </w:t>
      </w:r>
      <w:r w:rsidRPr="002B2BCE">
        <w:rPr>
          <w:rFonts w:cs="Times New Roman"/>
          <w:szCs w:val="24"/>
        </w:rPr>
        <w:fldChar w:fldCharType="begin" w:fldLock="1"/>
      </w:r>
      <w:r w:rsidRPr="002B2BCE">
        <w:rPr>
          <w:rFonts w:cs="Times New Roman"/>
          <w:szCs w:val="24"/>
        </w:rPr>
        <w:instrText>ADDIN CSL_CITATION {"citationItems":[{"id":"ITEM-1","itemData":{"DOI":"10.23887/jppsh.v2i1.14005","ISSN":"1979-7095","abstract":"The purpose of this research is to produce an application of geographic information system that can help Bappeda Pontianak City and other related parties in: 1) managing information of government infrastructure, 2) mapping the location of government infrastructure deployment, 3) handling historical data of government infrastructure, 4) provides information on the condition of government infrastructure so as to better support infrastructure maintenance planning and local revenue management. This research is done by storing the data attribute infrastructure into a tabular data, then mapping infrastructure based on the location where the infrastructure is built into a thematic layer. The thematic layers are then arranged overlaid with other layers and relate to tabular data so that it can be analyzed based on geographic conditions (spatial analysis) as well as analysis based on tabular data and client-server function so that the number of infrastructure points on the admin and user side amounts to same. The resulting system can handle the data input process and data search process and perform spatial functions well. The data input by the user is always validated and there is feedback to the user when an error occurs. The system is capable of handling historical data of an infrastructure based on the infrastructure point id and displaying it in the form of attribute data. The system can show the deployment of infrastructure in Pontianak City which is described in the form of maps so that users can know more clearly the location and condition of existing infrastructure. The results of research using blackbox testing by looking directly the results of existing applications.","author":[{"dropping-particle":"","family":"Ramadhani","given":"Dochi","non-dropping-particle":"","parse-names":false,"suffix":""},{"dropping-particle":"","family":"Permana","given":"Ryan","non-dropping-particle":"","parse-names":false,"suffix":""},{"dropping-particle":"","family":"Lesmana","given":"Chandra","non-dropping-particle":"","parse-names":false,"suffix":""}],"container-title":"Jurnal Penelitian dan Pengembangan Sains dan Humaniora","id":"ITEM-1","issue":"1","issued":{"date-parts":[["2018"]]},"page":"12","title":"Analisis dan Desain Sistem Informasi Geografis untuk Pemetaan Infrastruktur Pemerintahan (Studi Kasus: Kota Pontianak)","type":"article-journal","volume":"2"},"uris":["http://www.mendeley.com/documents/?uuid=684d5a2c-c687-457e-a563-51286ef3b7e4"]}],"mendeley":{"formattedCitation":"(Ramadhani et al., 2018)","manualFormatting":"Ramadhani dkk (2018)","plainTextFormattedCitation":"(Ramadhani et al., 2018)","previouslyFormattedCitation":"(Ramadhani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Ramadhani dkk (2018)</w:t>
      </w:r>
      <w:r w:rsidRPr="002B2BCE">
        <w:rPr>
          <w:rFonts w:cs="Times New Roman"/>
          <w:szCs w:val="24"/>
        </w:rPr>
        <w:fldChar w:fldCharType="end"/>
      </w:r>
      <w:r>
        <w:rPr>
          <w:rFonts w:cs="Times New Roman"/>
          <w:szCs w:val="24"/>
        </w:rPr>
        <w:t xml:space="preserve"> dalam penelitian yang telah dilakukan menjelaskan bahwa</w:t>
      </w:r>
      <w:r w:rsidRPr="002B2BCE">
        <w:rPr>
          <w:rFonts w:cs="Times New Roman"/>
          <w:szCs w:val="24"/>
        </w:rPr>
        <w:t xml:space="preserve"> peneliti melakukan analisis dan pengujian terhadap sistem informasi geografis untuk pemetaan infrastruktur pemerintahan di Kota Pontianak. Hasil dari penelitian tersebut, sistem yang dirancang dapat menunjukkan penyebaran infrastruktur di Kota Pontianak dalam bentuk peta sehingga pengguna </w:t>
      </w:r>
      <w:r>
        <w:rPr>
          <w:rFonts w:cs="Times New Roman"/>
          <w:szCs w:val="24"/>
        </w:rPr>
        <w:t>mampu</w:t>
      </w:r>
      <w:r w:rsidRPr="002B2BCE">
        <w:rPr>
          <w:rFonts w:cs="Times New Roman"/>
          <w:szCs w:val="24"/>
        </w:rPr>
        <w:t xml:space="preserve"> m</w:t>
      </w:r>
      <w:r>
        <w:rPr>
          <w:rFonts w:cs="Times New Roman"/>
          <w:szCs w:val="24"/>
        </w:rPr>
        <w:t>engakses</w:t>
      </w:r>
      <w:r w:rsidRPr="002B2BCE">
        <w:rPr>
          <w:rFonts w:cs="Times New Roman"/>
          <w:szCs w:val="24"/>
        </w:rPr>
        <w:t xml:space="preserve"> lebih </w:t>
      </w:r>
      <w:r>
        <w:rPr>
          <w:rFonts w:cs="Times New Roman"/>
          <w:szCs w:val="24"/>
        </w:rPr>
        <w:t xml:space="preserve">detail </w:t>
      </w:r>
      <w:r w:rsidRPr="002B2BCE">
        <w:rPr>
          <w:rFonts w:cs="Times New Roman"/>
          <w:szCs w:val="24"/>
        </w:rPr>
        <w:t xml:space="preserve">data lokasi seperti kondisi, tahun pendirian, dan tahun rehab terakhir infrastruktur yang ada. Sistem juga </w:t>
      </w:r>
      <w:r>
        <w:rPr>
          <w:rFonts w:cs="Times New Roman"/>
          <w:szCs w:val="24"/>
        </w:rPr>
        <w:t>mampu</w:t>
      </w:r>
      <w:r w:rsidRPr="002B2BCE">
        <w:rPr>
          <w:rFonts w:cs="Times New Roman"/>
          <w:szCs w:val="24"/>
        </w:rPr>
        <w:t xml:space="preserve"> membantu pengguna</w:t>
      </w:r>
      <w:r>
        <w:rPr>
          <w:rFonts w:cs="Times New Roman"/>
          <w:szCs w:val="24"/>
        </w:rPr>
        <w:t xml:space="preserve"> dalam</w:t>
      </w:r>
      <w:r w:rsidRPr="002B2BCE">
        <w:rPr>
          <w:rFonts w:cs="Times New Roman"/>
          <w:szCs w:val="24"/>
        </w:rPr>
        <w:t xml:space="preserve"> </w:t>
      </w:r>
      <w:r>
        <w:rPr>
          <w:rFonts w:cs="Times New Roman"/>
          <w:szCs w:val="24"/>
        </w:rPr>
        <w:t xml:space="preserve">analisis </w:t>
      </w:r>
      <w:r w:rsidRPr="002B2BCE">
        <w:rPr>
          <w:rFonts w:cs="Times New Roman"/>
          <w:szCs w:val="24"/>
        </w:rPr>
        <w:t xml:space="preserve">data </w:t>
      </w:r>
      <w:r>
        <w:rPr>
          <w:rFonts w:cs="Times New Roman"/>
          <w:szCs w:val="24"/>
        </w:rPr>
        <w:t>riwayat</w:t>
      </w:r>
      <w:r w:rsidRPr="002B2BCE">
        <w:rPr>
          <w:rFonts w:cs="Times New Roman"/>
          <w:szCs w:val="24"/>
        </w:rPr>
        <w:t xml:space="preserve"> sehingga </w:t>
      </w:r>
      <w:r>
        <w:rPr>
          <w:rFonts w:cs="Times New Roman"/>
          <w:szCs w:val="24"/>
        </w:rPr>
        <w:t>mengakomodasi</w:t>
      </w:r>
      <w:r w:rsidRPr="002B2BCE">
        <w:rPr>
          <w:rFonts w:cs="Times New Roman"/>
          <w:szCs w:val="24"/>
        </w:rPr>
        <w:t xml:space="preserve"> data kerusakan yang dialami oleh infrastruktur.</w:t>
      </w:r>
      <w:r>
        <w:rPr>
          <w:rFonts w:cs="Times New Roman"/>
          <w:szCs w:val="24"/>
        </w:rPr>
        <w:t xml:space="preserve"> Penyebaran infrastruktur di Kota Pontianak ditampilkan dalam sistem serta</w:t>
      </w:r>
      <w:r w:rsidRPr="002B2BCE">
        <w:rPr>
          <w:rFonts w:cs="Times New Roman"/>
          <w:szCs w:val="24"/>
        </w:rPr>
        <w:t xml:space="preserve"> digambarkan dalam bentuk peta sehingga pengguna dapat mengetahui secara lebih jelas lokasi dan kondisi infrastruktur yang ada. </w:t>
      </w:r>
      <w:bookmarkStart w:id="3" w:name="_Hlk78959808"/>
      <w:r w:rsidRPr="002B2BCE">
        <w:rPr>
          <w:rFonts w:cs="Times New Roman"/>
          <w:szCs w:val="24"/>
        </w:rPr>
        <w:t>Hasil penelitian</w:t>
      </w:r>
      <w:r>
        <w:rPr>
          <w:rFonts w:cs="Times New Roman"/>
          <w:szCs w:val="24"/>
        </w:rPr>
        <w:t xml:space="preserve"> sistem ini akan diuji menggunakan</w:t>
      </w:r>
      <w:r w:rsidRPr="002B2BCE">
        <w:rPr>
          <w:rFonts w:cs="Times New Roman"/>
          <w:szCs w:val="24"/>
        </w:rPr>
        <w:t xml:space="preserve"> pengujian blackbox dengan melihat langsung hasil aplikasi.</w:t>
      </w:r>
      <w:bookmarkEnd w:id="3"/>
    </w:p>
    <w:p w14:paraId="24269DED"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lastRenderedPageBreak/>
        <w:fldChar w:fldCharType="begin" w:fldLock="1"/>
      </w:r>
      <w:r w:rsidRPr="002B2BCE">
        <w:rPr>
          <w:rFonts w:cs="Times New Roman"/>
          <w:szCs w:val="24"/>
        </w:rPr>
        <w:instrText>ADDIN CSL_CITATION {"citationItems":[{"id":"ITEM-1","itemData":{"abstract":"Pada era perkembangan teknologi informasi seperti saat ini, masyarakat diberi kemudahan dalam mencari lokasi atau tempat-tempat yang ingin di kunjungi menggunakan sistem informasi geografis. Saat ini belum ada sistem informasi geografis yang memuat letak tempat dimana saja titik akurat taman rekreasi yang ada di Indragiri Hilir, sehingga perancangan sistem informasi geografis pemetaan taman di kabupaten Indragiri Hilir Berbasis Web ini bertujuan untuk menjadi media promosi tempat rekreasi yang telah di rancang dan dibangun oleh pemerintah serta dapat mempermudah masyarakat dalam mencari taman dan ruang terbuka hijau dengan pencarian letak koordinat yang tepat dan akurat serta informasi yang lengkap. Pada perancangan GIS pemetaan taman ini, SDLC (System Development Life Cycle) menjadi metode pengembangan sistem yang berfungsi sebagai sebuah mekanisme untuk mengidentifikasikan perangkat lunak, serta UML (Unified Modeling Language) sebagai permodelan yang menggunakan konsep Object Oriented Programming (OOP) untuk memudahkan peneliti dalam membangun sistem. Dengan terimplementasinya sistem informasi geografis pemetaan taman ini, memberikan wadah kepada pemerintah untuk mempromosikan tempat rekreasi dan wisata, serta mempermudah masyarakat dalam mencari letak akurat serta informasi penunjang mengenai taman yang ada dan yang akan dibangun oleh pemerintah Kabupaten Indragiri Hilir. Keywords:","author":[{"dropping-particle":"","family":"Hamdi","given":"","non-dropping-particle":"","parse-names":false,"suffix":""},{"dropping-particle":"","family":"Usman","given":"","non-dropping-particle":"","parse-names":false,"suffix":""},{"dropping-particle":"","family":"Samsudin","given":"","non-dropping-particle":"","parse-names":false,"suffix":""}],"container-title":"Jurnal Sistemasi","id":"ITEM-1","issue":"2","issued":{"date-parts":[["2018"]]},"page":"78-86","title":"Perancangan Sistem Informasi Geografis Pemetaan Taman Di Kabupaten Indragiri Hilir Berbasis Web","type":"article-journal","volume":"7"},"uris":["http://www.mendeley.com/documents/?uuid=85a348e7-5369-4040-b1f2-90aa475f0d3f"]}],"mendeley":{"formattedCitation":"(Hamdi et al., 2018)","manualFormatting":"Hamdi dkk (2018)","plainTextFormattedCitation":"(Hamdi et al., 2018)","previouslyFormattedCitation":"(Hamdi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Hamdi dkk (2018)</w:t>
      </w:r>
      <w:r w:rsidRPr="002B2BCE">
        <w:rPr>
          <w:rFonts w:cs="Times New Roman"/>
          <w:szCs w:val="24"/>
        </w:rPr>
        <w:fldChar w:fldCharType="end"/>
      </w:r>
      <w:r w:rsidRPr="002B2BCE">
        <w:rPr>
          <w:rFonts w:cs="Times New Roman"/>
          <w:szCs w:val="24"/>
        </w:rPr>
        <w:t xml:space="preserve">, sistem informasi geografis dalam pemetaan taman di Kabupaten Indragiri Hilir dapat menampilkan informasi dengan detail mengenai perencanaan pembangunan taman dan informasi taman yang sudah terealisasikan agar diketahui masyarakat luas. Penerapan sistem informasi geografis dalam </w:t>
      </w:r>
      <w:r>
        <w:rPr>
          <w:rFonts w:cs="Times New Roman"/>
          <w:szCs w:val="24"/>
        </w:rPr>
        <w:t>me</w:t>
      </w:r>
      <w:r w:rsidRPr="002B2BCE">
        <w:rPr>
          <w:rFonts w:cs="Times New Roman"/>
          <w:szCs w:val="24"/>
        </w:rPr>
        <w:t>meta</w:t>
      </w:r>
      <w:r>
        <w:rPr>
          <w:rFonts w:cs="Times New Roman"/>
          <w:szCs w:val="24"/>
        </w:rPr>
        <w:t>k</w:t>
      </w:r>
      <w:r w:rsidRPr="002B2BCE">
        <w:rPr>
          <w:rFonts w:cs="Times New Roman"/>
          <w:szCs w:val="24"/>
        </w:rPr>
        <w:t>an taman</w:t>
      </w:r>
      <w:r>
        <w:rPr>
          <w:rFonts w:cs="Times New Roman"/>
          <w:szCs w:val="24"/>
        </w:rPr>
        <w:t xml:space="preserve"> di Kabupaten Indragiri Hilir</w:t>
      </w:r>
      <w:r w:rsidRPr="002B2BCE">
        <w:rPr>
          <w:rFonts w:cs="Times New Roman"/>
          <w:szCs w:val="24"/>
        </w:rPr>
        <w:t xml:space="preserve"> yang berbasis website tersebut, menjadi wadah atau tempat bagi pemerintah setempat untuk mempromosikan tempat rekreasi dan wisata di Kabupaten Indragiri Hilir. Dengan </w:t>
      </w:r>
      <w:r>
        <w:rPr>
          <w:rFonts w:cs="Times New Roman"/>
          <w:szCs w:val="24"/>
        </w:rPr>
        <w:t>implementasi</w:t>
      </w:r>
      <w:r w:rsidRPr="002B2BCE">
        <w:rPr>
          <w:rFonts w:cs="Times New Roman"/>
          <w:szCs w:val="24"/>
        </w:rPr>
        <w:t xml:space="preserve"> sistem informasi geografis pemetaan taman ini, memberikan wadah kepada pemerintah untuk mempromosikan tempat  wisata</w:t>
      </w:r>
      <w:r>
        <w:rPr>
          <w:rFonts w:cs="Times New Roman"/>
          <w:szCs w:val="24"/>
        </w:rPr>
        <w:t xml:space="preserve"> di kabupaten tersebut</w:t>
      </w:r>
      <w:r w:rsidRPr="002B2BCE">
        <w:rPr>
          <w:rFonts w:cs="Times New Roman"/>
          <w:szCs w:val="24"/>
        </w:rPr>
        <w:t xml:space="preserve">, serta mempermudah masyarakat dalam mencari </w:t>
      </w:r>
      <w:r>
        <w:rPr>
          <w:rFonts w:cs="Times New Roman"/>
          <w:szCs w:val="24"/>
        </w:rPr>
        <w:t>lokasi / tempat</w:t>
      </w:r>
      <w:r w:rsidRPr="002B2BCE">
        <w:rPr>
          <w:rFonts w:cs="Times New Roman"/>
          <w:szCs w:val="24"/>
        </w:rPr>
        <w:t xml:space="preserve"> serta</w:t>
      </w:r>
      <w:r>
        <w:rPr>
          <w:rFonts w:cs="Times New Roman"/>
          <w:szCs w:val="24"/>
        </w:rPr>
        <w:t xml:space="preserve"> memberikan</w:t>
      </w:r>
      <w:r w:rsidRPr="002B2BCE">
        <w:rPr>
          <w:rFonts w:cs="Times New Roman"/>
          <w:szCs w:val="24"/>
        </w:rPr>
        <w:t xml:space="preserve"> informasi penunjang mengenai taman yang ada dan yang akan dibangun oleh pemerintah Kabupaten Indragiri Hilir.</w:t>
      </w:r>
    </w:p>
    <w:p w14:paraId="78854EE2"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Menurut penelitian </w:t>
      </w:r>
      <w:r w:rsidRPr="002B2BCE">
        <w:rPr>
          <w:rFonts w:cs="Times New Roman"/>
          <w:szCs w:val="24"/>
        </w:rPr>
        <w:fldChar w:fldCharType="begin" w:fldLock="1"/>
      </w:r>
      <w:r w:rsidRPr="002B2BCE">
        <w:rPr>
          <w:rFonts w:cs="Times New Roman"/>
          <w:szCs w:val="24"/>
        </w:rPr>
        <w:instrText>ADDIN CSL_CITATION {"citationItems":[{"id":"ITEM-1","itemData":{"DOI":"10.21063/JM.2017.V19.2.41-49","author":[{"dropping-particle":"","family":"Syafriani","given":"Desi","non-dropping-particle":"","parse-names":false,"suffix":""}],"id":"ITEM-1","issue":"2","issued":{"date-parts":[["2017"]]},"page":"41-49","title":"PURWARUPA SISTEM INFORMASI GEOGRAFIS BEBRASIS WEB UNTUK PEMERINTAH DESA ( Studi kasus Desa Karangsari Kabupaten Kulon Progo )","type":"article-journal","volume":"19"},"uris":["http://www.mendeley.com/documents/?uuid=ef922c2f-8a2f-44d5-b7d2-d4405cb84207"]}],"mendeley":{"formattedCitation":"(Syafriani, 2017)","manualFormatting":"Syafriani (2017)","plainTextFormattedCitation":"(Syafriani, 2017)","previouslyFormattedCitation":"(Syafriani, 2017)"},"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yafriani (2017)</w:t>
      </w:r>
      <w:r w:rsidRPr="002B2BCE">
        <w:rPr>
          <w:rFonts w:cs="Times New Roman"/>
          <w:szCs w:val="24"/>
        </w:rPr>
        <w:fldChar w:fldCharType="end"/>
      </w:r>
      <w:r w:rsidRPr="002B2BCE">
        <w:rPr>
          <w:rFonts w:cs="Times New Roman"/>
          <w:szCs w:val="24"/>
        </w:rPr>
        <w:t xml:space="preserve">, kebutuhan terkait untuk membuat sistem informasi geografis desa berbasis website dengan studi kasus Desa Karangsari di Kabupaten Kulon Progo, yang mendukung kinerja pemerintah desa dalam mengelola data kependudukan tidak hanya dalam bentuk demografi, namun juga geografi. Purwarupa sistem informasi geografi berbasis website yang dibangun berdasarkan desain dan difasilitasi dengan fungsi </w:t>
      </w:r>
      <w:r w:rsidRPr="002B2BCE">
        <w:rPr>
          <w:rFonts w:cs="Times New Roman"/>
          <w:i/>
          <w:szCs w:val="24"/>
        </w:rPr>
        <w:t>query</w:t>
      </w:r>
      <w:r w:rsidRPr="002B2BCE">
        <w:rPr>
          <w:rFonts w:cs="Times New Roman"/>
          <w:szCs w:val="24"/>
        </w:rPr>
        <w:t xml:space="preserve">, menu </w:t>
      </w:r>
      <w:r w:rsidRPr="002B2BCE">
        <w:rPr>
          <w:rFonts w:cs="Times New Roman"/>
          <w:i/>
          <w:szCs w:val="24"/>
        </w:rPr>
        <w:t>dropdown</w:t>
      </w:r>
      <w:r w:rsidRPr="002B2BCE">
        <w:rPr>
          <w:rFonts w:cs="Times New Roman"/>
          <w:szCs w:val="24"/>
        </w:rPr>
        <w:t xml:space="preserve">, dan jendela </w:t>
      </w:r>
      <w:r w:rsidRPr="002B2BCE">
        <w:rPr>
          <w:rFonts w:cs="Times New Roman"/>
          <w:i/>
          <w:szCs w:val="24"/>
        </w:rPr>
        <w:t>popup</w:t>
      </w:r>
      <w:r w:rsidRPr="002B2BCE">
        <w:rPr>
          <w:rFonts w:cs="Times New Roman"/>
          <w:szCs w:val="24"/>
        </w:rPr>
        <w:t xml:space="preserve"> dapat memudahkan pengguna dalam mencari informasi. Sistem informasi geografis desa berbasis web ini menyajikan sebuah informasi Desa Karangsari yang dapat dimanfaatkan oleh pemerintah desa. </w:t>
      </w:r>
      <w:bookmarkStart w:id="4" w:name="_Hlk78959875"/>
      <w:r w:rsidRPr="002B2BCE">
        <w:rPr>
          <w:rFonts w:cs="Times New Roman"/>
          <w:szCs w:val="24"/>
        </w:rPr>
        <w:t>Informasi desa</w:t>
      </w:r>
      <w:r>
        <w:rPr>
          <w:rFonts w:cs="Times New Roman"/>
          <w:szCs w:val="24"/>
        </w:rPr>
        <w:t xml:space="preserve"> dalam penelitian tersebut</w:t>
      </w:r>
      <w:r w:rsidRPr="002B2BCE">
        <w:rPr>
          <w:rFonts w:cs="Times New Roman"/>
          <w:szCs w:val="24"/>
        </w:rPr>
        <w:t xml:space="preserve"> disajikan dalam bentuk peta interaktif yang </w:t>
      </w:r>
      <w:r>
        <w:rPr>
          <w:rFonts w:cs="Times New Roman"/>
          <w:szCs w:val="24"/>
        </w:rPr>
        <w:t xml:space="preserve">memanfaatkan </w:t>
      </w:r>
      <w:r w:rsidRPr="002B2BCE">
        <w:rPr>
          <w:rFonts w:cs="Times New Roman"/>
          <w:szCs w:val="24"/>
        </w:rPr>
        <w:t>fungsi query.</w:t>
      </w:r>
      <w:bookmarkEnd w:id="4"/>
    </w:p>
    <w:p w14:paraId="2D302060"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lastRenderedPageBreak/>
        <w:t xml:space="preserve">Menurut </w:t>
      </w:r>
      <w:r w:rsidRPr="002B2BCE">
        <w:rPr>
          <w:rFonts w:cs="Times New Roman"/>
          <w:szCs w:val="24"/>
        </w:rPr>
        <w:fldChar w:fldCharType="begin" w:fldLock="1"/>
      </w:r>
      <w:r w:rsidRPr="002B2BCE">
        <w:rPr>
          <w:rFonts w:cs="Times New Roman"/>
          <w:szCs w:val="24"/>
        </w:rPr>
        <w:instrText>ADDIN CSL_CITATION {"citationItems":[{"id":"ITEM-1","itemData":{"author":[{"dropping-particle":"","family":"Agustin","given":"Lisda Shaleha","non-dropping-particle":"","parse-names":false,"suffix":""},{"dropping-particle":"","family":"Suhendri","given":"","non-dropping-particle":"","parse-names":false,"suffix":""}],"id":"ITEM-1","issued":{"date-parts":[["2018"]]},"page":"179-185","title":"PERANCANGAN SISTEM INFORMASI GEOGRAFIS DESA BERBASIS WEB (Studi Kasus Kantor Sekertariat Daerah Majalengka)","type":"article-journal"},"uris":["http://www.mendeley.com/documents/?uuid=79849202-4a76-4391-9236-da8bf74091db"]}],"mendeley":{"formattedCitation":"(Agustin &amp; Suhendri, 2018)","manualFormatting":"Agustin dan Suhendri (2018)","plainTextFormattedCitation":"(Agustin &amp; Suhendri, 2018)","previouslyFormattedCitation":"(Agustin &amp; Suhendri,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Agustin dan Suhendri (2018)</w:t>
      </w:r>
      <w:r w:rsidRPr="002B2BCE">
        <w:rPr>
          <w:rFonts w:cs="Times New Roman"/>
          <w:szCs w:val="24"/>
        </w:rPr>
        <w:fldChar w:fldCharType="end"/>
      </w:r>
      <w:r w:rsidRPr="002B2BCE">
        <w:rPr>
          <w:rFonts w:cs="Times New Roman"/>
          <w:szCs w:val="24"/>
        </w:rPr>
        <w:t>, peneliti merancang sistem informasi geografis desa berbasis website dalam studi kasus Kantor Sekretariat Daerah Kabupaten Majalengka. SIG yang dirancang di Sekretariat Daerah Majalengka untuk menampilkan data dan informasi tentang administrasi desa dan kepala desa di wilayah Kabupaten Majalengka, sehingga dapat tersampaikan kepada masyarakat luas maupun instansi yang membutuhkan melalui sebuah sistem. Dan dengan adanya sistem informasi geografis yang dirancang</w:t>
      </w:r>
      <w:r>
        <w:rPr>
          <w:rFonts w:cs="Times New Roman"/>
          <w:szCs w:val="24"/>
        </w:rPr>
        <w:t>,</w:t>
      </w:r>
      <w:r w:rsidRPr="002B2BCE">
        <w:rPr>
          <w:rFonts w:cs="Times New Roman"/>
          <w:szCs w:val="24"/>
        </w:rPr>
        <w:t xml:space="preserve"> maka data mengenai administrasi desa dan</w:t>
      </w:r>
      <w:r>
        <w:rPr>
          <w:rFonts w:cs="Times New Roman"/>
          <w:szCs w:val="24"/>
        </w:rPr>
        <w:t xml:space="preserve"> data</w:t>
      </w:r>
      <w:r w:rsidRPr="002B2BCE">
        <w:rPr>
          <w:rFonts w:cs="Times New Roman"/>
          <w:szCs w:val="24"/>
        </w:rPr>
        <w:t xml:space="preserve"> kepala desa </w:t>
      </w:r>
      <w:r>
        <w:rPr>
          <w:rFonts w:cs="Times New Roman"/>
          <w:szCs w:val="24"/>
        </w:rPr>
        <w:t xml:space="preserve">yang belum sistematis mampu </w:t>
      </w:r>
      <w:r w:rsidRPr="002B2BCE">
        <w:rPr>
          <w:rFonts w:cs="Times New Roman"/>
          <w:szCs w:val="24"/>
        </w:rPr>
        <w:t xml:space="preserve">dikelola pada suatu sistem yang terintegrasi dengan basis data. Sehingga </w:t>
      </w:r>
      <w:r>
        <w:rPr>
          <w:rFonts w:cs="Times New Roman"/>
          <w:szCs w:val="24"/>
        </w:rPr>
        <w:t>membuahkan</w:t>
      </w:r>
      <w:r w:rsidRPr="002B2BCE">
        <w:rPr>
          <w:rFonts w:cs="Times New Roman"/>
          <w:szCs w:val="24"/>
        </w:rPr>
        <w:t xml:space="preserve"> sebuah sistem informasi geografis desa </w:t>
      </w:r>
      <w:r>
        <w:rPr>
          <w:rFonts w:cs="Times New Roman"/>
          <w:szCs w:val="24"/>
        </w:rPr>
        <w:t>yang</w:t>
      </w:r>
      <w:r w:rsidRPr="002B2BCE">
        <w:rPr>
          <w:rFonts w:cs="Times New Roman"/>
          <w:szCs w:val="24"/>
        </w:rPr>
        <w:t xml:space="preserve"> memberikan informasi</w:t>
      </w:r>
      <w:r>
        <w:rPr>
          <w:rFonts w:cs="Times New Roman"/>
          <w:szCs w:val="24"/>
        </w:rPr>
        <w:t xml:space="preserve"> tiap-tiap</w:t>
      </w:r>
      <w:r w:rsidRPr="002B2BCE">
        <w:rPr>
          <w:rFonts w:cs="Times New Roman"/>
          <w:szCs w:val="24"/>
        </w:rPr>
        <w:t xml:space="preserve"> desa yang berada di Kabupaten Majalengka seperti administrasi desa dan administrasi kepala desa.</w:t>
      </w:r>
    </w:p>
    <w:p w14:paraId="2A56C87C" w14:textId="77777777" w:rsidR="008151CB" w:rsidRPr="00B64768"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Berdasarkan penelitian yang dilakukan oleh </w:t>
      </w:r>
      <w:r w:rsidRPr="002B2BCE">
        <w:rPr>
          <w:rFonts w:cs="Times New Roman"/>
          <w:szCs w:val="24"/>
        </w:rPr>
        <w:fldChar w:fldCharType="begin" w:fldLock="1"/>
      </w:r>
      <w:r w:rsidRPr="002B2BCE">
        <w:rPr>
          <w:rFonts w:cs="Times New Roman"/>
          <w:szCs w:val="24"/>
        </w:rPr>
        <w:instrText>ADDIN CSL_CITATION {"citationItems":[{"id":"ITEM-1","itemData":{"author":[{"dropping-particle":"","family":"Zarodi","given":"Humam","non-dropping-particle":"","parse-names":false,"suffix":""},{"dropping-particle":"","family":"Rofi","given":"Abdur","non-dropping-particle":"","parse-names":false,"suffix":""},{"dropping-particle":"","family":"Anshori","given":"Muhammad","non-dropping-particle":"","parse-names":false,"suffix":""},{"dropping-particle":"","family":"Widarto","given":"Mart","non-dropping-particle":"","parse-names":false,"suffix":""}],"container-title":"Seminar Nasional GeoTIK","id":"ITEM-1","issue":"1","issued":{"date-parts":[["2019"]]},"page":"136-145","title":"Pemanfaatan Teknologi GIS &amp; Penginderaan Jauh untuk Membuat Peta Batas Dusun Partisipatif di Desa Sumber, Kecamatan Dukun, Kabupaten Magelang","type":"article-journal"},"uris":["http://www.mendeley.com/documents/?uuid=227f00ae-1050-4185-adfc-150433303f73"]}],"mendeley":{"formattedCitation":"(Zarodi et al., 2019)","manualFormatting":"Zarodi dkk (2019)","plainTextFormattedCitation":"(Zarodi et al., 2019)","previouslyFormattedCitation":"(Zarodi et al., 2019)"},"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Zarodi dkk (2019)</w:t>
      </w:r>
      <w:r w:rsidRPr="002B2BCE">
        <w:rPr>
          <w:rFonts w:cs="Times New Roman"/>
          <w:szCs w:val="24"/>
        </w:rPr>
        <w:fldChar w:fldCharType="end"/>
      </w:r>
      <w:r w:rsidRPr="002B2BCE">
        <w:rPr>
          <w:rFonts w:cs="Times New Roman"/>
          <w:szCs w:val="24"/>
        </w:rPr>
        <w:t xml:space="preserve">, dimana melakukan penelitian pemanfaatan teknologi GIS untuk membuat peta batas dusun partisipatif di Desa Sumber, Kabupaten Magelang. Dalam penelitian tersebut, peneliti menggunakan aplikasi Quatum GIS (QGIS), Google Earth, dan Web Browser untuk melakukan penyusunan aplikasi yang dibutuhkan. Hasil dari penelitian tersebut adalah pemetaan potensi sumber daya desa yang dimasukkan sebagai informasi geospasial, dan </w:t>
      </w:r>
      <w:r>
        <w:rPr>
          <w:rFonts w:cs="Times New Roman"/>
          <w:szCs w:val="24"/>
        </w:rPr>
        <w:t>pemetaan</w:t>
      </w:r>
      <w:r w:rsidRPr="002B2BCE">
        <w:rPr>
          <w:rFonts w:cs="Times New Roman"/>
          <w:szCs w:val="24"/>
        </w:rPr>
        <w:t xml:space="preserve"> dusun</w:t>
      </w:r>
      <w:r>
        <w:rPr>
          <w:rFonts w:cs="Times New Roman"/>
          <w:szCs w:val="24"/>
        </w:rPr>
        <w:t xml:space="preserve"> serta penataan batas dusun</w:t>
      </w:r>
      <w:r w:rsidRPr="002B2BCE">
        <w:rPr>
          <w:rFonts w:cs="Times New Roman"/>
          <w:szCs w:val="24"/>
        </w:rPr>
        <w:t xml:space="preserve"> di Desa Sumber</w:t>
      </w:r>
      <w:r>
        <w:rPr>
          <w:rFonts w:cs="Times New Roman"/>
          <w:szCs w:val="24"/>
        </w:rPr>
        <w:t>, Kabupaten Magelang yang</w:t>
      </w:r>
      <w:r w:rsidRPr="002B2BCE">
        <w:rPr>
          <w:rFonts w:cs="Times New Roman"/>
          <w:szCs w:val="24"/>
        </w:rPr>
        <w:t xml:space="preserve"> secara </w:t>
      </w:r>
      <w:r>
        <w:rPr>
          <w:rFonts w:cs="Times New Roman"/>
          <w:szCs w:val="24"/>
        </w:rPr>
        <w:t>aktif</w:t>
      </w:r>
      <w:r w:rsidRPr="002B2BCE">
        <w:rPr>
          <w:rFonts w:cs="Times New Roman"/>
          <w:szCs w:val="24"/>
        </w:rPr>
        <w:t xml:space="preserve"> dimana masyarakat</w:t>
      </w:r>
      <w:r>
        <w:rPr>
          <w:rFonts w:cs="Times New Roman"/>
          <w:szCs w:val="24"/>
        </w:rPr>
        <w:t xml:space="preserve"> membantu pemetaan</w:t>
      </w:r>
      <w:r w:rsidRPr="002B2BCE">
        <w:rPr>
          <w:rFonts w:cs="Times New Roman"/>
          <w:szCs w:val="24"/>
        </w:rPr>
        <w:t xml:space="preserve"> mengenai wilayah sekitar. Hasil dari kegiatan ini berupa peta-peta tematik desa dengan unit administrasi terkecil dusun.</w:t>
      </w:r>
    </w:p>
    <w:p w14:paraId="5E560D12" w14:textId="77777777" w:rsidR="008151CB" w:rsidRPr="002B2BCE" w:rsidRDefault="008151CB" w:rsidP="008151CB">
      <w:pPr>
        <w:pStyle w:val="ListParagraph"/>
        <w:numPr>
          <w:ilvl w:val="0"/>
          <w:numId w:val="12"/>
        </w:numPr>
        <w:spacing w:line="480" w:lineRule="auto"/>
        <w:ind w:left="0" w:firstLine="0"/>
        <w:jc w:val="both"/>
        <w:outlineLvl w:val="1"/>
        <w:rPr>
          <w:rFonts w:cs="Times New Roman"/>
          <w:b/>
          <w:szCs w:val="24"/>
        </w:rPr>
      </w:pPr>
      <w:bookmarkStart w:id="5" w:name="_Toc83038001"/>
      <w:r w:rsidRPr="002B2BCE">
        <w:rPr>
          <w:rFonts w:cs="Times New Roman"/>
          <w:b/>
          <w:szCs w:val="24"/>
        </w:rPr>
        <w:t>Teori Terkait</w:t>
      </w:r>
      <w:bookmarkEnd w:id="5"/>
    </w:p>
    <w:p w14:paraId="26404515" w14:textId="77777777" w:rsidR="008151CB" w:rsidRPr="002B2BCE" w:rsidRDefault="008151CB" w:rsidP="008151CB">
      <w:pPr>
        <w:pStyle w:val="ListParagraph"/>
        <w:numPr>
          <w:ilvl w:val="0"/>
          <w:numId w:val="13"/>
        </w:numPr>
        <w:spacing w:line="480" w:lineRule="auto"/>
        <w:ind w:left="360"/>
        <w:jc w:val="both"/>
        <w:outlineLvl w:val="2"/>
        <w:rPr>
          <w:rFonts w:cs="Times New Roman"/>
          <w:b/>
          <w:szCs w:val="24"/>
        </w:rPr>
      </w:pPr>
      <w:bookmarkStart w:id="6" w:name="_Toc83038002"/>
      <w:r w:rsidRPr="002B2BCE">
        <w:rPr>
          <w:rFonts w:cs="Times New Roman"/>
          <w:b/>
          <w:szCs w:val="24"/>
        </w:rPr>
        <w:lastRenderedPageBreak/>
        <w:t>Sistem Informasi</w:t>
      </w:r>
      <w:bookmarkEnd w:id="6"/>
    </w:p>
    <w:p w14:paraId="0AA6EC6E"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Anggraeni dan Rita Irviani (2017), mengatakan bahwa sistem informasi adalah suatu sistem yang menyediakan informasi untuk manajemen dalam pengambilan keputusan dan operasional perusahaan, dimana sistem tersebut merupakan </w:t>
      </w:r>
      <w:r>
        <w:rPr>
          <w:rFonts w:cs="Times New Roman"/>
          <w:szCs w:val="24"/>
        </w:rPr>
        <w:t>integrasi</w:t>
      </w:r>
      <w:r w:rsidRPr="002B2BCE">
        <w:rPr>
          <w:rFonts w:cs="Times New Roman"/>
          <w:szCs w:val="24"/>
        </w:rPr>
        <w:t xml:space="preserve"> dari </w:t>
      </w:r>
      <w:r>
        <w:rPr>
          <w:rFonts w:cs="Times New Roman"/>
          <w:szCs w:val="24"/>
        </w:rPr>
        <w:t xml:space="preserve">orang yang memiliki </w:t>
      </w:r>
      <w:r w:rsidRPr="002B2BCE">
        <w:rPr>
          <w:rFonts w:cs="Times New Roman"/>
          <w:szCs w:val="24"/>
        </w:rPr>
        <w:t>teknologi informasi d</w:t>
      </w:r>
      <w:r>
        <w:rPr>
          <w:rFonts w:cs="Times New Roman"/>
          <w:szCs w:val="24"/>
        </w:rPr>
        <w:t>engan</w:t>
      </w:r>
      <w:r w:rsidRPr="002B2BCE">
        <w:rPr>
          <w:rFonts w:cs="Times New Roman"/>
          <w:szCs w:val="24"/>
        </w:rPr>
        <w:t xml:space="preserve"> </w:t>
      </w:r>
      <w:r>
        <w:rPr>
          <w:rFonts w:cs="Times New Roman"/>
          <w:szCs w:val="24"/>
        </w:rPr>
        <w:t>alur / prosedur</w:t>
      </w:r>
      <w:r w:rsidRPr="002B2BCE">
        <w:rPr>
          <w:rFonts w:cs="Times New Roman"/>
          <w:szCs w:val="24"/>
        </w:rPr>
        <w:t xml:space="preserve"> yang terorganisasi. Sistem informasi merupakan </w:t>
      </w:r>
      <w:r>
        <w:rPr>
          <w:rFonts w:cs="Times New Roman"/>
          <w:szCs w:val="24"/>
        </w:rPr>
        <w:t>unifikasi</w:t>
      </w:r>
      <w:r w:rsidRPr="002B2BCE">
        <w:rPr>
          <w:rFonts w:cs="Times New Roman"/>
          <w:szCs w:val="24"/>
        </w:rPr>
        <w:t xml:space="preserve"> dari komponen-komponen (orang-orang, </w:t>
      </w:r>
      <w:r w:rsidRPr="002B2BCE">
        <w:rPr>
          <w:rFonts w:cs="Times New Roman"/>
          <w:i/>
          <w:szCs w:val="24"/>
        </w:rPr>
        <w:t>hardware, software,</w:t>
      </w:r>
      <w:r w:rsidRPr="002B2BCE">
        <w:rPr>
          <w:rFonts w:cs="Times New Roman"/>
          <w:szCs w:val="24"/>
        </w:rPr>
        <w:t xml:space="preserve"> jaringan komunikasi) dan sumber daya data yang telah dikumpulkan, diubah, dan disebarkan menjadi sebuah informasi dalam suatu organisasi.</w:t>
      </w:r>
    </w:p>
    <w:p w14:paraId="40C8FB79"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Jeperson Hutahaean (2015), “sistem informasi adalah suatu sistem didalam suatu organisasi yang mempertemukan kebutuhan pengelolaan transaksi harian, mendukung operasi, bersifat manajerial, dan kegiatan strategi dari suatu organisasi dan menyediakan pihak luar tertentu dengan laporan-laporan yang dibutuhkan”. </w:t>
      </w:r>
      <w:r>
        <w:rPr>
          <w:rFonts w:cs="Times New Roman"/>
          <w:szCs w:val="24"/>
        </w:rPr>
        <w:t>Dapat disimpulkan dari penjelasan tersebut bahwa</w:t>
      </w:r>
      <w:r w:rsidRPr="002B2BCE">
        <w:rPr>
          <w:rFonts w:cs="Times New Roman"/>
          <w:szCs w:val="24"/>
        </w:rPr>
        <w:t xml:space="preserve"> sistem informasi yaitu </w:t>
      </w:r>
      <w:r>
        <w:rPr>
          <w:rFonts w:cs="Times New Roman"/>
          <w:szCs w:val="24"/>
        </w:rPr>
        <w:t>metode</w:t>
      </w:r>
      <w:r w:rsidRPr="002B2BCE">
        <w:rPr>
          <w:rFonts w:cs="Times New Roman"/>
          <w:szCs w:val="24"/>
        </w:rPr>
        <w:t xml:space="preserve"> dalam organisasi yang berfungsi untuk manajemen setiap kebutuhan organisasi baik dikelola sendiri maupun dengan bantuan pihak lain.</w:t>
      </w:r>
    </w:p>
    <w:p w14:paraId="79641DAE"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Dalam sistem informasi, terdapat</w:t>
      </w:r>
      <w:r>
        <w:rPr>
          <w:rFonts w:cs="Times New Roman"/>
          <w:szCs w:val="24"/>
        </w:rPr>
        <w:t xml:space="preserve"> </w:t>
      </w:r>
      <w:r w:rsidRPr="002B2BCE">
        <w:rPr>
          <w:rFonts w:cs="Times New Roman"/>
          <w:szCs w:val="24"/>
        </w:rPr>
        <w:t>istilah blok bangunan (</w:t>
      </w:r>
      <w:r w:rsidRPr="002B2BCE">
        <w:rPr>
          <w:rFonts w:cs="Times New Roman"/>
          <w:i/>
          <w:szCs w:val="24"/>
        </w:rPr>
        <w:t>building block</w:t>
      </w:r>
      <w:r w:rsidRPr="002B2BCE">
        <w:rPr>
          <w:rFonts w:cs="Times New Roman"/>
          <w:szCs w:val="24"/>
        </w:rPr>
        <w:t xml:space="preserve">) yang membentuk menjadi suatu sistem di suatu organisasi. </w:t>
      </w:r>
      <w:r>
        <w:rPr>
          <w:rFonts w:cs="Times New Roman"/>
          <w:szCs w:val="24"/>
        </w:rPr>
        <w:t>Berikut merupakan k</w:t>
      </w:r>
      <w:r w:rsidRPr="002B2BCE">
        <w:rPr>
          <w:rFonts w:cs="Times New Roman"/>
          <w:szCs w:val="24"/>
        </w:rPr>
        <w:t>omponen sistem informasi:</w:t>
      </w:r>
    </w:p>
    <w:p w14:paraId="10D39C6B"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masukkan (</w:t>
      </w:r>
      <w:r w:rsidRPr="002B2BCE">
        <w:rPr>
          <w:rFonts w:cs="Times New Roman"/>
          <w:i/>
          <w:szCs w:val="24"/>
        </w:rPr>
        <w:t>input block</w:t>
      </w:r>
      <w:r w:rsidRPr="002B2BCE">
        <w:rPr>
          <w:rFonts w:cs="Times New Roman"/>
          <w:szCs w:val="24"/>
        </w:rPr>
        <w:t>)</w:t>
      </w:r>
    </w:p>
    <w:p w14:paraId="21246042"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 xml:space="preserve">Dalam hal ini, </w:t>
      </w:r>
      <w:r w:rsidRPr="002B2BCE">
        <w:rPr>
          <w:rFonts w:cs="Times New Roman"/>
          <w:i/>
          <w:szCs w:val="24"/>
        </w:rPr>
        <w:t>input</w:t>
      </w:r>
      <w:r w:rsidRPr="002B2BCE">
        <w:rPr>
          <w:rFonts w:cs="Times New Roman"/>
          <w:szCs w:val="24"/>
        </w:rPr>
        <w:t xml:space="preserve">/masukkan adalah data yang masuk kedalam sistem informasi. </w:t>
      </w:r>
      <w:bookmarkStart w:id="7" w:name="_Hlk78965220"/>
      <w:r w:rsidRPr="002B2BCE">
        <w:rPr>
          <w:rFonts w:cs="Times New Roman"/>
          <w:szCs w:val="24"/>
        </w:rPr>
        <w:t xml:space="preserve">Namun, </w:t>
      </w:r>
      <w:r w:rsidRPr="002B2BCE">
        <w:rPr>
          <w:rFonts w:cs="Times New Roman"/>
          <w:i/>
          <w:szCs w:val="24"/>
        </w:rPr>
        <w:t>input</w:t>
      </w:r>
      <w:r>
        <w:rPr>
          <w:rFonts w:cs="Times New Roman"/>
          <w:i/>
          <w:szCs w:val="24"/>
        </w:rPr>
        <w:t xml:space="preserve"> block</w:t>
      </w:r>
      <w:r w:rsidRPr="002B2BCE">
        <w:rPr>
          <w:rFonts w:cs="Times New Roman"/>
          <w:szCs w:val="24"/>
        </w:rPr>
        <w:t xml:space="preserve"> tidak hanya</w:t>
      </w:r>
      <w:r>
        <w:rPr>
          <w:rFonts w:cs="Times New Roman"/>
          <w:szCs w:val="24"/>
        </w:rPr>
        <w:t xml:space="preserve"> </w:t>
      </w:r>
      <w:r w:rsidRPr="002B2BCE">
        <w:rPr>
          <w:rFonts w:cs="Times New Roman"/>
          <w:szCs w:val="24"/>
        </w:rPr>
        <w:t>data</w:t>
      </w:r>
      <w:r>
        <w:rPr>
          <w:rFonts w:cs="Times New Roman"/>
          <w:szCs w:val="24"/>
        </w:rPr>
        <w:t xml:space="preserve"> yang terkandung</w:t>
      </w:r>
      <w:r w:rsidRPr="002B2BCE">
        <w:rPr>
          <w:rFonts w:cs="Times New Roman"/>
          <w:szCs w:val="24"/>
        </w:rPr>
        <w:t xml:space="preserve"> tetapi </w:t>
      </w:r>
      <w:r w:rsidRPr="002B2BCE">
        <w:rPr>
          <w:rFonts w:cs="Times New Roman"/>
          <w:szCs w:val="24"/>
        </w:rPr>
        <w:lastRenderedPageBreak/>
        <w:t xml:space="preserve">metode dan media yang digunakan untuk menangkap data yang akan dimasukkan juga termasuk dalam </w:t>
      </w:r>
      <w:r w:rsidRPr="002B2BCE">
        <w:rPr>
          <w:rFonts w:cs="Times New Roman"/>
          <w:i/>
          <w:szCs w:val="24"/>
        </w:rPr>
        <w:t>input block</w:t>
      </w:r>
      <w:r w:rsidRPr="002B2BCE">
        <w:rPr>
          <w:rFonts w:cs="Times New Roman"/>
          <w:szCs w:val="24"/>
        </w:rPr>
        <w:t>.</w:t>
      </w:r>
      <w:bookmarkEnd w:id="7"/>
    </w:p>
    <w:p w14:paraId="0B8D7DF9"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model (</w:t>
      </w:r>
      <w:r w:rsidRPr="002B2BCE">
        <w:rPr>
          <w:rFonts w:cs="Times New Roman"/>
          <w:i/>
          <w:szCs w:val="24"/>
        </w:rPr>
        <w:t>model block</w:t>
      </w:r>
      <w:r w:rsidRPr="002B2BCE">
        <w:rPr>
          <w:rFonts w:cs="Times New Roman"/>
          <w:szCs w:val="24"/>
        </w:rPr>
        <w:t>)</w:t>
      </w:r>
    </w:p>
    <w:p w14:paraId="4E268390"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 xml:space="preserve">Komponen model terdiri dari gabungan prosedur, logika, dan metode </w:t>
      </w:r>
      <w:r>
        <w:rPr>
          <w:rFonts w:cs="Times New Roman"/>
          <w:szCs w:val="24"/>
        </w:rPr>
        <w:t>matematik</w:t>
      </w:r>
      <w:r w:rsidRPr="002B2BCE">
        <w:rPr>
          <w:rFonts w:cs="Times New Roman"/>
          <w:szCs w:val="24"/>
        </w:rPr>
        <w:t xml:space="preserve"> yang akan </w:t>
      </w:r>
      <w:r>
        <w:rPr>
          <w:rFonts w:cs="Times New Roman"/>
          <w:szCs w:val="24"/>
        </w:rPr>
        <w:t>mengelola</w:t>
      </w:r>
      <w:r w:rsidRPr="002B2BCE">
        <w:rPr>
          <w:rFonts w:cs="Times New Roman"/>
          <w:szCs w:val="24"/>
        </w:rPr>
        <w:t xml:space="preserve"> data </w:t>
      </w:r>
      <w:r w:rsidRPr="002B2BCE">
        <w:rPr>
          <w:rFonts w:cs="Times New Roman"/>
          <w:i/>
          <w:szCs w:val="24"/>
        </w:rPr>
        <w:t>input</w:t>
      </w:r>
      <w:r w:rsidRPr="002B2BCE">
        <w:rPr>
          <w:rFonts w:cs="Times New Roman"/>
          <w:szCs w:val="24"/>
        </w:rPr>
        <w:t xml:space="preserve"> dan data yang </w:t>
      </w:r>
      <w:r>
        <w:rPr>
          <w:rFonts w:cs="Times New Roman"/>
          <w:szCs w:val="24"/>
        </w:rPr>
        <w:t>disimpan dalam</w:t>
      </w:r>
      <w:r w:rsidRPr="002B2BCE">
        <w:rPr>
          <w:rFonts w:cs="Times New Roman"/>
          <w:szCs w:val="24"/>
        </w:rPr>
        <w:t xml:space="preserve"> basis data dengan metode yang sudah ditentukan untuk menghasilkan </w:t>
      </w:r>
      <w:r w:rsidRPr="002B2BCE">
        <w:rPr>
          <w:rFonts w:cs="Times New Roman"/>
          <w:i/>
          <w:szCs w:val="24"/>
        </w:rPr>
        <w:t>output</w:t>
      </w:r>
      <w:r w:rsidRPr="002B2BCE">
        <w:rPr>
          <w:rFonts w:cs="Times New Roman"/>
          <w:szCs w:val="24"/>
        </w:rPr>
        <w:t xml:space="preserve"> (keluaran) yang diinginkan.</w:t>
      </w:r>
    </w:p>
    <w:p w14:paraId="3691F771"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keluaran (</w:t>
      </w:r>
      <w:r w:rsidRPr="002B2BCE">
        <w:rPr>
          <w:rFonts w:cs="Times New Roman"/>
          <w:i/>
          <w:szCs w:val="24"/>
        </w:rPr>
        <w:t>output block</w:t>
      </w:r>
      <w:r w:rsidRPr="002B2BCE">
        <w:rPr>
          <w:rFonts w:cs="Times New Roman"/>
          <w:szCs w:val="24"/>
        </w:rPr>
        <w:t>)</w:t>
      </w:r>
    </w:p>
    <w:p w14:paraId="18CE7282"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 xml:space="preserve">Hasil dari pengolahan data yang berupa informasi </w:t>
      </w:r>
      <w:r>
        <w:rPr>
          <w:rFonts w:cs="Times New Roman"/>
          <w:szCs w:val="24"/>
        </w:rPr>
        <w:t>hasil pengelolaan</w:t>
      </w:r>
      <w:r w:rsidRPr="002B2BCE">
        <w:rPr>
          <w:rFonts w:cs="Times New Roman"/>
          <w:szCs w:val="24"/>
        </w:rPr>
        <w:t xml:space="preserve"> dan dokumentasi yang berguna untuk semua tingkat manajemen serta semua pengguna sistem.</w:t>
      </w:r>
    </w:p>
    <w:p w14:paraId="430BB181"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teknologi (</w:t>
      </w:r>
      <w:r w:rsidRPr="002B2BCE">
        <w:rPr>
          <w:rFonts w:cs="Times New Roman"/>
          <w:i/>
          <w:szCs w:val="24"/>
        </w:rPr>
        <w:t>technology block</w:t>
      </w:r>
      <w:r w:rsidRPr="002B2BCE">
        <w:rPr>
          <w:rFonts w:cs="Times New Roman"/>
          <w:szCs w:val="24"/>
        </w:rPr>
        <w:t>)</w:t>
      </w:r>
    </w:p>
    <w:p w14:paraId="32A57842"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Komponen teknologi</w:t>
      </w:r>
      <w:r>
        <w:rPr>
          <w:rFonts w:cs="Times New Roman"/>
          <w:szCs w:val="24"/>
        </w:rPr>
        <w:t xml:space="preserve"> berguna memperoleh</w:t>
      </w:r>
      <w:r w:rsidRPr="002B2BCE">
        <w:rPr>
          <w:rFonts w:cs="Times New Roman"/>
          <w:szCs w:val="24"/>
        </w:rPr>
        <w:t xml:space="preserve"> input, menjalankan model, dan mengirimkan output. </w:t>
      </w:r>
      <w:r>
        <w:rPr>
          <w:rFonts w:cs="Times New Roman"/>
          <w:szCs w:val="24"/>
        </w:rPr>
        <w:t>Komponen t</w:t>
      </w:r>
      <w:r w:rsidRPr="002B2BCE">
        <w:rPr>
          <w:rFonts w:cs="Times New Roman"/>
          <w:szCs w:val="24"/>
        </w:rPr>
        <w:t>eknologi terdiri dari</w:t>
      </w:r>
      <w:r>
        <w:rPr>
          <w:rFonts w:cs="Times New Roman"/>
          <w:szCs w:val="24"/>
        </w:rPr>
        <w:t xml:space="preserve"> 3 </w:t>
      </w:r>
      <w:r w:rsidRPr="002B2BCE">
        <w:rPr>
          <w:rFonts w:cs="Times New Roman"/>
          <w:szCs w:val="24"/>
        </w:rPr>
        <w:t>unsur utama, yaitu:</w:t>
      </w:r>
    </w:p>
    <w:p w14:paraId="11034004" w14:textId="77777777" w:rsidR="008151CB" w:rsidRPr="002B2BCE" w:rsidRDefault="008151CB" w:rsidP="008151CB">
      <w:pPr>
        <w:pStyle w:val="ListParagraph"/>
        <w:numPr>
          <w:ilvl w:val="0"/>
          <w:numId w:val="17"/>
        </w:numPr>
        <w:spacing w:line="480" w:lineRule="auto"/>
        <w:ind w:left="1080"/>
        <w:jc w:val="both"/>
        <w:rPr>
          <w:rFonts w:cs="Times New Roman"/>
          <w:szCs w:val="24"/>
        </w:rPr>
      </w:pPr>
      <w:r w:rsidRPr="002B2BCE">
        <w:rPr>
          <w:rFonts w:cs="Times New Roman"/>
          <w:szCs w:val="24"/>
        </w:rPr>
        <w:t>Teknisi (</w:t>
      </w:r>
      <w:r w:rsidRPr="002B2BCE">
        <w:rPr>
          <w:rFonts w:cs="Times New Roman"/>
          <w:i/>
          <w:szCs w:val="24"/>
        </w:rPr>
        <w:t>brain ware</w:t>
      </w:r>
      <w:r w:rsidRPr="002B2BCE">
        <w:rPr>
          <w:rFonts w:cs="Times New Roman"/>
          <w:szCs w:val="24"/>
        </w:rPr>
        <w:t>)</w:t>
      </w:r>
    </w:p>
    <w:p w14:paraId="44BB8A3B" w14:textId="77777777" w:rsidR="008151CB" w:rsidRPr="002B2BCE" w:rsidRDefault="008151CB" w:rsidP="008151CB">
      <w:pPr>
        <w:pStyle w:val="ListParagraph"/>
        <w:numPr>
          <w:ilvl w:val="0"/>
          <w:numId w:val="17"/>
        </w:numPr>
        <w:spacing w:line="480" w:lineRule="auto"/>
        <w:ind w:left="1080"/>
        <w:jc w:val="both"/>
        <w:rPr>
          <w:rFonts w:cs="Times New Roman"/>
          <w:szCs w:val="24"/>
        </w:rPr>
      </w:pPr>
      <w:r w:rsidRPr="002B2BCE">
        <w:rPr>
          <w:rFonts w:cs="Times New Roman"/>
          <w:szCs w:val="24"/>
        </w:rPr>
        <w:t>Perangkat lunak (</w:t>
      </w:r>
      <w:r w:rsidRPr="002B2BCE">
        <w:rPr>
          <w:rFonts w:cs="Times New Roman"/>
          <w:i/>
          <w:szCs w:val="24"/>
        </w:rPr>
        <w:t>software</w:t>
      </w:r>
      <w:r w:rsidRPr="002B2BCE">
        <w:rPr>
          <w:rFonts w:cs="Times New Roman"/>
          <w:szCs w:val="24"/>
        </w:rPr>
        <w:t>)</w:t>
      </w:r>
    </w:p>
    <w:p w14:paraId="69B2DCC9" w14:textId="77777777" w:rsidR="008151CB" w:rsidRPr="002B2BCE" w:rsidRDefault="008151CB" w:rsidP="008151CB">
      <w:pPr>
        <w:pStyle w:val="ListParagraph"/>
        <w:numPr>
          <w:ilvl w:val="0"/>
          <w:numId w:val="17"/>
        </w:numPr>
        <w:spacing w:line="480" w:lineRule="auto"/>
        <w:ind w:left="1080"/>
        <w:jc w:val="both"/>
        <w:rPr>
          <w:rFonts w:cs="Times New Roman"/>
          <w:szCs w:val="24"/>
        </w:rPr>
      </w:pPr>
      <w:r w:rsidRPr="002B2BCE">
        <w:rPr>
          <w:rFonts w:cs="Times New Roman"/>
          <w:szCs w:val="24"/>
        </w:rPr>
        <w:t>Perangkat keras (</w:t>
      </w:r>
      <w:r w:rsidRPr="002B2BCE">
        <w:rPr>
          <w:rFonts w:cs="Times New Roman"/>
          <w:i/>
          <w:szCs w:val="24"/>
        </w:rPr>
        <w:t>hardware</w:t>
      </w:r>
      <w:r w:rsidRPr="002B2BCE">
        <w:rPr>
          <w:rFonts w:cs="Times New Roman"/>
          <w:szCs w:val="24"/>
        </w:rPr>
        <w:t>)</w:t>
      </w:r>
    </w:p>
    <w:p w14:paraId="0DCD05AE"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basis data (</w:t>
      </w:r>
      <w:r w:rsidRPr="002B2BCE">
        <w:rPr>
          <w:rFonts w:cs="Times New Roman"/>
          <w:i/>
          <w:szCs w:val="24"/>
        </w:rPr>
        <w:t>data base block</w:t>
      </w:r>
      <w:r w:rsidRPr="002B2BCE">
        <w:rPr>
          <w:rFonts w:cs="Times New Roman"/>
          <w:szCs w:val="24"/>
        </w:rPr>
        <w:t>)</w:t>
      </w:r>
    </w:p>
    <w:p w14:paraId="0D5FA4F4" w14:textId="77777777" w:rsidR="008151CB" w:rsidRPr="002B2BCE" w:rsidRDefault="008151CB" w:rsidP="008151CB">
      <w:pPr>
        <w:pStyle w:val="ListParagraph"/>
        <w:spacing w:line="480" w:lineRule="auto"/>
        <w:jc w:val="both"/>
        <w:rPr>
          <w:rFonts w:cs="Times New Roman"/>
          <w:szCs w:val="24"/>
        </w:rPr>
      </w:pPr>
      <w:r w:rsidRPr="002B2BCE">
        <w:rPr>
          <w:rFonts w:cs="Times New Roman"/>
          <w:i/>
          <w:szCs w:val="24"/>
        </w:rPr>
        <w:t>Database block</w:t>
      </w:r>
      <w:r w:rsidRPr="002B2BCE">
        <w:rPr>
          <w:rFonts w:cs="Times New Roman"/>
          <w:szCs w:val="24"/>
        </w:rPr>
        <w:t xml:space="preserve"> adalah</w:t>
      </w:r>
      <w:r>
        <w:rPr>
          <w:rFonts w:cs="Times New Roman"/>
          <w:szCs w:val="24"/>
        </w:rPr>
        <w:t xml:space="preserve"> himpunan</w:t>
      </w:r>
      <w:r w:rsidRPr="002B2BCE">
        <w:rPr>
          <w:rFonts w:cs="Times New Roman"/>
          <w:szCs w:val="24"/>
        </w:rPr>
        <w:t xml:space="preserve"> dari data yang saling </w:t>
      </w:r>
      <w:r>
        <w:rPr>
          <w:rFonts w:cs="Times New Roman"/>
          <w:szCs w:val="24"/>
        </w:rPr>
        <w:t>terkait</w:t>
      </w:r>
      <w:r w:rsidRPr="002B2BCE">
        <w:rPr>
          <w:rFonts w:cs="Times New Roman"/>
          <w:szCs w:val="24"/>
        </w:rPr>
        <w:t>, yang tersimpan di perangkat keras komputer dan digunakan perangkat lunak untuk memanipulasi atau mengelolanya.</w:t>
      </w:r>
    </w:p>
    <w:p w14:paraId="2947D5B8" w14:textId="77777777" w:rsidR="008151CB" w:rsidRPr="002B2BCE" w:rsidRDefault="008151CB" w:rsidP="008151CB">
      <w:pPr>
        <w:pStyle w:val="ListParagraph"/>
        <w:numPr>
          <w:ilvl w:val="0"/>
          <w:numId w:val="16"/>
        </w:numPr>
        <w:spacing w:line="480" w:lineRule="auto"/>
        <w:ind w:left="720"/>
        <w:jc w:val="both"/>
        <w:rPr>
          <w:rFonts w:cs="Times New Roman"/>
          <w:szCs w:val="24"/>
        </w:rPr>
      </w:pPr>
      <w:r w:rsidRPr="002B2BCE">
        <w:rPr>
          <w:rFonts w:cs="Times New Roman"/>
          <w:szCs w:val="24"/>
        </w:rPr>
        <w:t>Komponen kendali (</w:t>
      </w:r>
      <w:r w:rsidRPr="002B2BCE">
        <w:rPr>
          <w:rFonts w:cs="Times New Roman"/>
          <w:i/>
          <w:szCs w:val="24"/>
        </w:rPr>
        <w:t>control block</w:t>
      </w:r>
      <w:r w:rsidRPr="002B2BCE">
        <w:rPr>
          <w:rFonts w:cs="Times New Roman"/>
          <w:szCs w:val="24"/>
        </w:rPr>
        <w:t>)</w:t>
      </w:r>
    </w:p>
    <w:p w14:paraId="43DECCB5"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lastRenderedPageBreak/>
        <w:t>Komponen kendali perlu dirancang dan di</w:t>
      </w:r>
      <w:r>
        <w:rPr>
          <w:rFonts w:cs="Times New Roman"/>
          <w:szCs w:val="24"/>
        </w:rPr>
        <w:t>implementasikan</w:t>
      </w:r>
      <w:r w:rsidRPr="002B2BCE">
        <w:rPr>
          <w:rFonts w:cs="Times New Roman"/>
          <w:szCs w:val="24"/>
        </w:rPr>
        <w:t xml:space="preserve"> dalam sistem informasi untuk mencegah sistem mengalami kerusakan baik melalui </w:t>
      </w:r>
      <w:r w:rsidRPr="002B2BCE">
        <w:rPr>
          <w:rFonts w:cs="Times New Roman"/>
          <w:i/>
          <w:szCs w:val="24"/>
        </w:rPr>
        <w:t>human error</w:t>
      </w:r>
      <w:r w:rsidRPr="002B2BCE">
        <w:rPr>
          <w:rFonts w:cs="Times New Roman"/>
          <w:szCs w:val="24"/>
        </w:rPr>
        <w:t xml:space="preserve"> maupun bencana alam.</w:t>
      </w:r>
    </w:p>
    <w:p w14:paraId="556025ED" w14:textId="77777777" w:rsidR="008151CB" w:rsidRPr="002B2BCE" w:rsidRDefault="008151CB" w:rsidP="008151CB">
      <w:pPr>
        <w:pStyle w:val="ListParagraph"/>
        <w:keepNext/>
        <w:spacing w:line="480" w:lineRule="auto"/>
        <w:jc w:val="both"/>
        <w:rPr>
          <w:rFonts w:cs="Times New Roman"/>
          <w:szCs w:val="24"/>
        </w:rPr>
      </w:pPr>
      <w:r w:rsidRPr="002B2BCE">
        <w:rPr>
          <w:rFonts w:cs="Times New Roman"/>
          <w:szCs w:val="24"/>
          <w:lang w:val="id-ID" w:eastAsia="id-ID"/>
        </w:rPr>
        <w:drawing>
          <wp:inline distT="0" distB="0" distL="0" distR="0" wp14:anchorId="6A51C797" wp14:editId="5E62EDDB">
            <wp:extent cx="4777740" cy="1501140"/>
            <wp:effectExtent l="0" t="0" r="3810" b="3810"/>
            <wp:docPr id="4" name="Picture 4" descr="D:\KERJOAN\FREELANCE\proposal ipal\referensi\kompon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ERJOAN\FREELANCE\proposal ipal\referensi\komponen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7740" cy="1501140"/>
                    </a:xfrm>
                    <a:prstGeom prst="rect">
                      <a:avLst/>
                    </a:prstGeom>
                    <a:noFill/>
                    <a:ln>
                      <a:noFill/>
                    </a:ln>
                  </pic:spPr>
                </pic:pic>
              </a:graphicData>
            </a:graphic>
          </wp:inline>
        </w:drawing>
      </w:r>
    </w:p>
    <w:p w14:paraId="649BDDB2" w14:textId="03C825D9" w:rsidR="008151CB" w:rsidRPr="002B2BCE" w:rsidRDefault="008151CB" w:rsidP="008151CB">
      <w:pPr>
        <w:pStyle w:val="Caption"/>
        <w:jc w:val="center"/>
        <w:rPr>
          <w:rFonts w:cs="Times New Roman"/>
          <w:i w:val="0"/>
          <w:color w:val="auto"/>
          <w:sz w:val="24"/>
          <w:szCs w:val="24"/>
        </w:rPr>
      </w:pPr>
      <w:bookmarkStart w:id="8" w:name="_Toc79059211"/>
      <w:r w:rsidRPr="002B2BCE">
        <w:rPr>
          <w:rFonts w:cs="Times New Roman"/>
          <w:b/>
          <w:i w:val="0"/>
          <w:color w:val="auto"/>
          <w:sz w:val="24"/>
          <w:szCs w:val="24"/>
        </w:rPr>
        <w:t>Gambar 2.</w:t>
      </w:r>
      <w:r w:rsidRPr="002B2BCE">
        <w:rPr>
          <w:rFonts w:cs="Times New Roman"/>
          <w:b/>
          <w:i w:val="0"/>
          <w:color w:val="auto"/>
          <w:sz w:val="24"/>
          <w:szCs w:val="24"/>
        </w:rPr>
        <w:fldChar w:fldCharType="begin"/>
      </w:r>
      <w:r w:rsidRPr="002B2BCE">
        <w:rPr>
          <w:rFonts w:cs="Times New Roman"/>
          <w:b/>
          <w:i w:val="0"/>
          <w:color w:val="auto"/>
          <w:sz w:val="24"/>
          <w:szCs w:val="24"/>
        </w:rPr>
        <w:instrText xml:space="preserve"> SEQ Gambar_2. \* ARABIC </w:instrText>
      </w:r>
      <w:r w:rsidRPr="002B2BCE">
        <w:rPr>
          <w:rFonts w:cs="Times New Roman"/>
          <w:b/>
          <w:i w:val="0"/>
          <w:color w:val="auto"/>
          <w:sz w:val="24"/>
          <w:szCs w:val="24"/>
        </w:rPr>
        <w:fldChar w:fldCharType="separate"/>
      </w:r>
      <w:r w:rsidR="00054745">
        <w:rPr>
          <w:rFonts w:cs="Times New Roman"/>
          <w:b/>
          <w:i w:val="0"/>
          <w:color w:val="auto"/>
          <w:sz w:val="24"/>
          <w:szCs w:val="24"/>
        </w:rPr>
        <w:t>1</w:t>
      </w:r>
      <w:r w:rsidRPr="002B2BCE">
        <w:rPr>
          <w:rFonts w:cs="Times New Roman"/>
          <w:b/>
          <w:i w:val="0"/>
          <w:color w:val="auto"/>
          <w:sz w:val="24"/>
          <w:szCs w:val="24"/>
        </w:rPr>
        <w:fldChar w:fldCharType="end"/>
      </w:r>
      <w:r w:rsidRPr="002B2BCE">
        <w:rPr>
          <w:rFonts w:cs="Times New Roman"/>
          <w:b/>
          <w:i w:val="0"/>
          <w:color w:val="auto"/>
          <w:sz w:val="24"/>
          <w:szCs w:val="24"/>
        </w:rPr>
        <w:t xml:space="preserve"> </w:t>
      </w:r>
      <w:r w:rsidRPr="002B2BCE">
        <w:rPr>
          <w:rFonts w:cs="Times New Roman"/>
          <w:i w:val="0"/>
          <w:color w:val="auto"/>
          <w:sz w:val="24"/>
          <w:szCs w:val="24"/>
        </w:rPr>
        <w:t xml:space="preserve">Interaksi dalam </w:t>
      </w:r>
      <w:r w:rsidRPr="002B2BCE">
        <w:rPr>
          <w:rFonts w:cs="Times New Roman"/>
          <w:color w:val="auto"/>
          <w:sz w:val="24"/>
          <w:szCs w:val="24"/>
        </w:rPr>
        <w:t>Block System</w:t>
      </w:r>
      <w:bookmarkEnd w:id="8"/>
    </w:p>
    <w:p w14:paraId="4A94E562" w14:textId="77777777" w:rsidR="008151CB" w:rsidRPr="002B2BCE" w:rsidRDefault="008151CB" w:rsidP="008151CB">
      <w:pPr>
        <w:pStyle w:val="ListParagraph"/>
        <w:spacing w:line="480" w:lineRule="auto"/>
        <w:jc w:val="center"/>
        <w:rPr>
          <w:rFonts w:cs="Times New Roman"/>
          <w:b/>
          <w:szCs w:val="24"/>
        </w:rPr>
      </w:pPr>
    </w:p>
    <w:p w14:paraId="4D30B3C6" w14:textId="77777777" w:rsidR="008151CB" w:rsidRPr="002B2BCE" w:rsidRDefault="008151CB" w:rsidP="008151CB">
      <w:pPr>
        <w:pStyle w:val="ListParagraph"/>
        <w:spacing w:line="480" w:lineRule="auto"/>
        <w:jc w:val="center"/>
        <w:rPr>
          <w:rFonts w:cs="Times New Roman"/>
          <w:b/>
          <w:szCs w:val="24"/>
        </w:rPr>
      </w:pPr>
    </w:p>
    <w:p w14:paraId="606D7E3B" w14:textId="77777777" w:rsidR="008151CB" w:rsidRPr="002B2BCE" w:rsidRDefault="008151CB" w:rsidP="008151CB">
      <w:pPr>
        <w:pStyle w:val="ListParagraph"/>
        <w:numPr>
          <w:ilvl w:val="0"/>
          <w:numId w:val="14"/>
        </w:numPr>
        <w:spacing w:line="480" w:lineRule="auto"/>
        <w:ind w:left="0" w:firstLine="0"/>
        <w:jc w:val="both"/>
        <w:outlineLvl w:val="2"/>
        <w:rPr>
          <w:rFonts w:cs="Times New Roman"/>
          <w:b/>
          <w:szCs w:val="24"/>
        </w:rPr>
      </w:pPr>
      <w:bookmarkStart w:id="9" w:name="_Toc83038003"/>
      <w:r w:rsidRPr="002B2BCE">
        <w:rPr>
          <w:rFonts w:cs="Times New Roman"/>
          <w:b/>
          <w:szCs w:val="24"/>
        </w:rPr>
        <w:t>Sistem Informasi Geografis (SIG)</w:t>
      </w:r>
      <w:bookmarkEnd w:id="9"/>
    </w:p>
    <w:p w14:paraId="63908C53"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Menurut Ahmat Adil (2017), mengatakan bahwa Sistem Informasi Geografis atau dalam bahasa inggris disebut </w:t>
      </w:r>
      <w:r w:rsidRPr="002B2BCE">
        <w:rPr>
          <w:rFonts w:cs="Times New Roman"/>
          <w:i/>
          <w:szCs w:val="24"/>
        </w:rPr>
        <w:t>Geographic Information System</w:t>
      </w:r>
      <w:r w:rsidRPr="002B2BCE">
        <w:rPr>
          <w:rFonts w:cs="Times New Roman"/>
          <w:szCs w:val="24"/>
        </w:rPr>
        <w:t xml:space="preserve"> (GIS) merupakan sistem yang berbasis komputer yang digunakan untuk mengolah dan menyimpan data atau informasi yang menggunakan sumber rujukan geografis. </w:t>
      </w:r>
    </w:p>
    <w:p w14:paraId="3B6445C3"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abstract":"Pada era perkembangan teknologi informasi seperti saat ini, masyarakat diberi kemudahan dalam mencari lokasi atau tempat-tempat yang ingin di kunjungi menggunakan sistem informasi geografis. Saat ini belum ada sistem informasi geografis yang memuat letak tempat dimana saja titik akurat taman rekreasi yang ada di Indragiri Hilir, sehingga perancangan sistem informasi geografis pemetaan taman di kabupaten Indragiri Hilir Berbasis Web ini bertujuan untuk menjadi media promosi tempat rekreasi yang telah di rancang dan dibangun oleh pemerintah serta dapat mempermudah masyarakat dalam mencari taman dan ruang terbuka hijau dengan pencarian letak koordinat yang tepat dan akurat serta informasi yang lengkap. Pada perancangan GIS pemetaan taman ini, SDLC (System Development Life Cycle) menjadi metode pengembangan sistem yang berfungsi sebagai sebuah mekanisme untuk mengidentifikasikan perangkat lunak, serta UML (Unified Modeling Language) sebagai permodelan yang menggunakan konsep Object Oriented Programming (OOP) untuk memudahkan peneliti dalam membangun sistem. Dengan terimplementasinya sistem informasi geografis pemetaan taman ini, memberikan wadah kepada pemerintah untuk mempromosikan tempat rekreasi dan wisata, serta mempermudah masyarakat dalam mencari letak akurat serta informasi penunjang mengenai taman yang ada dan yang akan dibangun oleh pemerintah Kabupaten Indragiri Hilir. Keywords:","author":[{"dropping-particle":"","family":"Hamdi","given":"","non-dropping-particle":"","parse-names":false,"suffix":""},{"dropping-particle":"","family":"Usman","given":"","non-dropping-particle":"","parse-names":false,"suffix":""},{"dropping-particle":"","family":"Samsudin","given":"","non-dropping-particle":"","parse-names":false,"suffix":""}],"container-title":"Jurnal Sistemasi","id":"ITEM-1","issue":"2","issued":{"date-parts":[["2018"]]},"page":"78-86","title":"Perancangan Sistem Informasi Geografis Pemetaan Taman Di Kabupaten Indragiri Hilir Berbasis Web","type":"article-journal","volume":"7"},"uris":["http://www.mendeley.com/documents/?uuid=85a348e7-5369-4040-b1f2-90aa475f0d3f"]}],"mendeley":{"formattedCitation":"(Hamdi et al., 2018)","manualFormatting":"Hamdi dkk (2018)","plainTextFormattedCitation":"(Hamdi et al., 2018)","previouslyFormattedCitation":"(Hamdi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Hamdi dkk (2018)</w:t>
      </w:r>
      <w:r w:rsidRPr="002B2BCE">
        <w:rPr>
          <w:rFonts w:cs="Times New Roman"/>
          <w:szCs w:val="24"/>
        </w:rPr>
        <w:fldChar w:fldCharType="end"/>
      </w:r>
      <w:r w:rsidRPr="002B2BCE">
        <w:rPr>
          <w:rFonts w:cs="Times New Roman"/>
          <w:szCs w:val="24"/>
        </w:rPr>
        <w:t xml:space="preserve">, mengatakan bahwa GIS adalah suatu media yang berfungsi untuk memasukkan, mengolah, menyimpan, mengambil, memanipulasi, dan menampilkan data-data geografis dimana karakteristik lokasi didasarkan pada komputer; serta </w:t>
      </w:r>
      <w:r>
        <w:rPr>
          <w:rFonts w:cs="Times New Roman"/>
          <w:szCs w:val="24"/>
        </w:rPr>
        <w:t>dengan bantuan</w:t>
      </w:r>
      <w:r w:rsidRPr="002B2BCE">
        <w:rPr>
          <w:rFonts w:cs="Times New Roman"/>
          <w:szCs w:val="24"/>
        </w:rPr>
        <w:t xml:space="preserve"> koneksi jaringan</w:t>
      </w:r>
      <w:r>
        <w:rPr>
          <w:rFonts w:cs="Times New Roman"/>
          <w:szCs w:val="24"/>
        </w:rPr>
        <w:t xml:space="preserve"> </w:t>
      </w:r>
      <w:r w:rsidRPr="002B2BCE">
        <w:rPr>
          <w:rFonts w:cs="Times New Roman"/>
          <w:szCs w:val="24"/>
        </w:rPr>
        <w:t>LAN, WAN, atau MAN.</w:t>
      </w:r>
    </w:p>
    <w:p w14:paraId="10D51C1D"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Sistem informasi geografis (SIG) terdiri dari perangkat lunak (</w:t>
      </w:r>
      <w:r w:rsidRPr="002B2BCE">
        <w:rPr>
          <w:rFonts w:cs="Times New Roman"/>
          <w:i/>
          <w:szCs w:val="24"/>
        </w:rPr>
        <w:t>software</w:t>
      </w:r>
      <w:r w:rsidRPr="002B2BCE">
        <w:rPr>
          <w:rFonts w:cs="Times New Roman"/>
          <w:szCs w:val="24"/>
        </w:rPr>
        <w:t>), perangkat keras (</w:t>
      </w:r>
      <w:r w:rsidRPr="002B2BCE">
        <w:rPr>
          <w:rFonts w:cs="Times New Roman"/>
          <w:i/>
          <w:szCs w:val="24"/>
        </w:rPr>
        <w:t>hardware</w:t>
      </w:r>
      <w:r w:rsidRPr="002B2BCE">
        <w:rPr>
          <w:rFonts w:cs="Times New Roman"/>
          <w:szCs w:val="24"/>
        </w:rPr>
        <w:t xml:space="preserve">), maupun aplikasi yang digunakan sebagai alat </w:t>
      </w:r>
      <w:r w:rsidRPr="002B2BCE">
        <w:rPr>
          <w:rFonts w:cs="Times New Roman"/>
          <w:szCs w:val="24"/>
        </w:rPr>
        <w:lastRenderedPageBreak/>
        <w:t xml:space="preserve">memroses pengambilan keputusan. Sebagian besar </w:t>
      </w:r>
      <w:r>
        <w:rPr>
          <w:rFonts w:cs="Times New Roman"/>
          <w:szCs w:val="24"/>
        </w:rPr>
        <w:t>pemakai teknologi</w:t>
      </w:r>
      <w:r w:rsidRPr="002B2BCE">
        <w:rPr>
          <w:rFonts w:cs="Times New Roman"/>
          <w:szCs w:val="24"/>
        </w:rPr>
        <w:t xml:space="preserve"> membutuhkan</w:t>
      </w:r>
      <w:r>
        <w:rPr>
          <w:rFonts w:cs="Times New Roman"/>
          <w:szCs w:val="24"/>
        </w:rPr>
        <w:t xml:space="preserve"> penjelasan /</w:t>
      </w:r>
      <w:r w:rsidRPr="002B2BCE">
        <w:rPr>
          <w:rFonts w:cs="Times New Roman"/>
          <w:szCs w:val="24"/>
        </w:rPr>
        <w:t xml:space="preserve"> informasi berbasis data spasial</w:t>
      </w:r>
      <w:r>
        <w:rPr>
          <w:rFonts w:cs="Times New Roman"/>
          <w:szCs w:val="24"/>
        </w:rPr>
        <w:t xml:space="preserve"> yang memanfaatkan</w:t>
      </w:r>
      <w:r w:rsidRPr="002B2BCE">
        <w:rPr>
          <w:rFonts w:cs="Times New Roman"/>
          <w:szCs w:val="24"/>
        </w:rPr>
        <w:t xml:space="preserve"> SIG. SIG memiliki kemampuan untuk menghubungkan bermacam-macam data pada suatu titik tertentu di bumi, menyatukannya, menganalisis, dan memetakan hasilnya atau menampilkannya dalam format grafik dan tabel. Data yang </w:t>
      </w:r>
      <w:r>
        <w:rPr>
          <w:rFonts w:cs="Times New Roman"/>
          <w:szCs w:val="24"/>
        </w:rPr>
        <w:t>diproses dalam</w:t>
      </w:r>
      <w:r w:rsidRPr="002B2BCE">
        <w:rPr>
          <w:rFonts w:cs="Times New Roman"/>
          <w:szCs w:val="24"/>
        </w:rPr>
        <w:t xml:space="preserve"> SIG </w:t>
      </w:r>
      <w:r>
        <w:rPr>
          <w:rFonts w:cs="Times New Roman"/>
          <w:szCs w:val="24"/>
        </w:rPr>
        <w:t>merupakan</w:t>
      </w:r>
      <w:r w:rsidRPr="002B2BCE">
        <w:rPr>
          <w:rFonts w:cs="Times New Roman"/>
          <w:szCs w:val="24"/>
        </w:rPr>
        <w:t xml:space="preserve"> data spasial, dimana data tersebut berorientas</w:t>
      </w:r>
      <w:r>
        <w:rPr>
          <w:rFonts w:cs="Times New Roman"/>
          <w:szCs w:val="24"/>
        </w:rPr>
        <w:t>ikan</w:t>
      </w:r>
      <w:r w:rsidRPr="002B2BCE">
        <w:rPr>
          <w:rFonts w:cs="Times New Roman"/>
          <w:szCs w:val="24"/>
        </w:rPr>
        <w:t xml:space="preserve"> geografis dan lokasi yang memiliki sistem koordinat sebagai dasar referensinya.</w:t>
      </w:r>
    </w:p>
    <w:p w14:paraId="5AA448F2"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Secara detail, SIG</w:t>
      </w:r>
      <w:r>
        <w:rPr>
          <w:rFonts w:cs="Times New Roman"/>
          <w:szCs w:val="24"/>
        </w:rPr>
        <w:t xml:space="preserve"> atau sistem infromasi geografis</w:t>
      </w:r>
      <w:r w:rsidRPr="002B2BCE">
        <w:rPr>
          <w:rFonts w:cs="Times New Roman"/>
          <w:szCs w:val="24"/>
        </w:rPr>
        <w:t xml:space="preserve"> dapat beroperasi dengan me</w:t>
      </w:r>
      <w:r>
        <w:rPr>
          <w:rFonts w:cs="Times New Roman"/>
          <w:szCs w:val="24"/>
        </w:rPr>
        <w:t>manfaatkan</w:t>
      </w:r>
      <w:r w:rsidRPr="002B2BCE">
        <w:rPr>
          <w:rFonts w:cs="Times New Roman"/>
          <w:szCs w:val="24"/>
        </w:rPr>
        <w:t xml:space="preserve"> komponen-komponen dibawah ini, yaitu:</w:t>
      </w:r>
    </w:p>
    <w:p w14:paraId="6B8F3F88" w14:textId="77777777" w:rsidR="008151CB" w:rsidRPr="002B2BCE" w:rsidRDefault="008151CB" w:rsidP="008151CB">
      <w:pPr>
        <w:pStyle w:val="ListParagraph"/>
        <w:numPr>
          <w:ilvl w:val="0"/>
          <w:numId w:val="18"/>
        </w:numPr>
        <w:spacing w:line="480" w:lineRule="auto"/>
        <w:ind w:left="720"/>
        <w:jc w:val="both"/>
        <w:rPr>
          <w:rFonts w:cs="Times New Roman"/>
          <w:szCs w:val="24"/>
        </w:rPr>
      </w:pPr>
      <w:r w:rsidRPr="002B2BCE">
        <w:rPr>
          <w:rFonts w:cs="Times New Roman"/>
          <w:szCs w:val="24"/>
        </w:rPr>
        <w:t xml:space="preserve">Pengguna : </w:t>
      </w:r>
      <w:r>
        <w:rPr>
          <w:rFonts w:cs="Times New Roman"/>
          <w:szCs w:val="24"/>
        </w:rPr>
        <w:t>subjek</w:t>
      </w:r>
      <w:r w:rsidRPr="002B2BCE">
        <w:rPr>
          <w:rFonts w:cs="Times New Roman"/>
          <w:szCs w:val="24"/>
        </w:rPr>
        <w:t xml:space="preserve"> yang menjalankan sistem, meliputi </w:t>
      </w:r>
      <w:r>
        <w:rPr>
          <w:rFonts w:cs="Times New Roman"/>
          <w:szCs w:val="24"/>
        </w:rPr>
        <w:t>subjek</w:t>
      </w:r>
      <w:r w:rsidRPr="002B2BCE">
        <w:rPr>
          <w:rFonts w:cs="Times New Roman"/>
          <w:szCs w:val="24"/>
        </w:rPr>
        <w:t xml:space="preserve"> yang mengoperasikan, mengembangkan, bahkan memperoleh manfaat dari sistem.</w:t>
      </w:r>
    </w:p>
    <w:p w14:paraId="71853984" w14:textId="77777777" w:rsidR="008151CB" w:rsidRPr="002B2BCE" w:rsidRDefault="008151CB" w:rsidP="008151CB">
      <w:pPr>
        <w:pStyle w:val="ListParagraph"/>
        <w:numPr>
          <w:ilvl w:val="0"/>
          <w:numId w:val="18"/>
        </w:numPr>
        <w:spacing w:line="480" w:lineRule="auto"/>
        <w:ind w:left="720"/>
        <w:jc w:val="both"/>
        <w:rPr>
          <w:rFonts w:cs="Times New Roman"/>
          <w:szCs w:val="24"/>
        </w:rPr>
      </w:pPr>
      <w:r w:rsidRPr="002B2BCE">
        <w:rPr>
          <w:rFonts w:cs="Times New Roman"/>
          <w:szCs w:val="24"/>
        </w:rPr>
        <w:t xml:space="preserve">Aplikasi : </w:t>
      </w:r>
      <w:r>
        <w:rPr>
          <w:rFonts w:cs="Times New Roman"/>
          <w:szCs w:val="24"/>
        </w:rPr>
        <w:t xml:space="preserve">program </w:t>
      </w:r>
      <w:r w:rsidRPr="002B2BCE">
        <w:rPr>
          <w:rFonts w:cs="Times New Roman"/>
          <w:szCs w:val="24"/>
        </w:rPr>
        <w:t>yang</w:t>
      </w:r>
      <w:r>
        <w:rPr>
          <w:rFonts w:cs="Times New Roman"/>
          <w:szCs w:val="24"/>
        </w:rPr>
        <w:t xml:space="preserve"> dibuat untuk melakukan tujuan serta di dalamnya berisi</w:t>
      </w:r>
      <w:r w:rsidRPr="002B2BCE">
        <w:rPr>
          <w:rFonts w:cs="Times New Roman"/>
          <w:szCs w:val="24"/>
        </w:rPr>
        <w:t xml:space="preserve"> </w:t>
      </w:r>
      <w:r>
        <w:rPr>
          <w:rFonts w:cs="Times New Roman"/>
          <w:szCs w:val="24"/>
        </w:rPr>
        <w:t xml:space="preserve">pengolahan </w:t>
      </w:r>
      <w:r w:rsidRPr="002B2BCE">
        <w:rPr>
          <w:rFonts w:cs="Times New Roman"/>
          <w:szCs w:val="24"/>
        </w:rPr>
        <w:t xml:space="preserve">data menjadi informasi. </w:t>
      </w:r>
    </w:p>
    <w:p w14:paraId="1EFC7990" w14:textId="77777777" w:rsidR="008151CB" w:rsidRPr="002B2BCE" w:rsidRDefault="008151CB" w:rsidP="008151CB">
      <w:pPr>
        <w:pStyle w:val="ListParagraph"/>
        <w:numPr>
          <w:ilvl w:val="0"/>
          <w:numId w:val="18"/>
        </w:numPr>
        <w:spacing w:line="480" w:lineRule="auto"/>
        <w:ind w:left="720"/>
        <w:jc w:val="both"/>
        <w:rPr>
          <w:rFonts w:cs="Times New Roman"/>
          <w:szCs w:val="24"/>
        </w:rPr>
      </w:pPr>
      <w:r w:rsidRPr="002B2BCE">
        <w:rPr>
          <w:rFonts w:cs="Times New Roman"/>
          <w:szCs w:val="24"/>
        </w:rPr>
        <w:t xml:space="preserve">Data : </w:t>
      </w:r>
      <w:r>
        <w:rPr>
          <w:rFonts w:cs="Times New Roman"/>
          <w:szCs w:val="24"/>
        </w:rPr>
        <w:t>dasar dari</w:t>
      </w:r>
      <w:r w:rsidRPr="002B2BCE">
        <w:rPr>
          <w:rFonts w:cs="Times New Roman"/>
          <w:szCs w:val="24"/>
        </w:rPr>
        <w:t xml:space="preserve"> </w:t>
      </w:r>
      <w:r>
        <w:rPr>
          <w:rFonts w:cs="Times New Roman"/>
          <w:szCs w:val="24"/>
        </w:rPr>
        <w:t>sistem informasi geografis</w:t>
      </w:r>
      <w:r w:rsidRPr="002B2BCE">
        <w:rPr>
          <w:rFonts w:cs="Times New Roman"/>
          <w:szCs w:val="24"/>
        </w:rPr>
        <w:t xml:space="preserve"> dapat berupa data </w:t>
      </w:r>
      <w:r>
        <w:rPr>
          <w:rFonts w:cs="Times New Roman"/>
          <w:szCs w:val="24"/>
        </w:rPr>
        <w:t>spasial</w:t>
      </w:r>
      <w:r w:rsidRPr="002B2BCE">
        <w:rPr>
          <w:rFonts w:cs="Times New Roman"/>
          <w:szCs w:val="24"/>
        </w:rPr>
        <w:t xml:space="preserve"> (</w:t>
      </w:r>
      <w:bookmarkStart w:id="10" w:name="_Hlk78968689"/>
      <w:r>
        <w:rPr>
          <w:rFonts w:cs="Times New Roman"/>
          <w:i/>
          <w:iCs/>
          <w:szCs w:val="24"/>
        </w:rPr>
        <w:t>polygon, line, point</w:t>
      </w:r>
      <w:bookmarkEnd w:id="10"/>
      <w:r w:rsidRPr="002B2BCE">
        <w:rPr>
          <w:rFonts w:cs="Times New Roman"/>
          <w:szCs w:val="24"/>
        </w:rPr>
        <w:t>) dan data atribut (aspek deskriptif).</w:t>
      </w:r>
    </w:p>
    <w:p w14:paraId="56D03F7C" w14:textId="77777777" w:rsidR="008151CB" w:rsidRPr="002B2BCE" w:rsidRDefault="008151CB" w:rsidP="008151CB">
      <w:pPr>
        <w:pStyle w:val="ListParagraph"/>
        <w:numPr>
          <w:ilvl w:val="0"/>
          <w:numId w:val="18"/>
        </w:numPr>
        <w:spacing w:line="480" w:lineRule="auto"/>
        <w:ind w:left="720"/>
        <w:jc w:val="both"/>
        <w:rPr>
          <w:rFonts w:cs="Times New Roman"/>
          <w:szCs w:val="24"/>
        </w:rPr>
      </w:pPr>
      <w:r w:rsidRPr="002B2BCE">
        <w:rPr>
          <w:rFonts w:cs="Times New Roman"/>
          <w:i/>
          <w:szCs w:val="24"/>
        </w:rPr>
        <w:t>Software</w:t>
      </w:r>
      <w:r w:rsidRPr="002B2BCE">
        <w:rPr>
          <w:rFonts w:cs="Times New Roman"/>
          <w:szCs w:val="24"/>
        </w:rPr>
        <w:t xml:space="preserve"> : perangkat lunak SIG berupa program yang mempunyai kemampuan mengelola, menyimpan, memroses, menganalisis, dan menampilkan data spasial.</w:t>
      </w:r>
    </w:p>
    <w:p w14:paraId="0E205E67" w14:textId="77777777" w:rsidR="008151CB" w:rsidRPr="002B2BCE" w:rsidRDefault="008151CB" w:rsidP="008151CB">
      <w:pPr>
        <w:pStyle w:val="ListParagraph"/>
        <w:numPr>
          <w:ilvl w:val="0"/>
          <w:numId w:val="18"/>
        </w:numPr>
        <w:spacing w:line="480" w:lineRule="auto"/>
        <w:ind w:left="720"/>
        <w:jc w:val="both"/>
        <w:rPr>
          <w:rFonts w:cs="Times New Roman"/>
          <w:szCs w:val="24"/>
        </w:rPr>
      </w:pPr>
      <w:r w:rsidRPr="002B2BCE">
        <w:rPr>
          <w:rFonts w:cs="Times New Roman"/>
          <w:i/>
          <w:szCs w:val="24"/>
        </w:rPr>
        <w:t>Hardware</w:t>
      </w:r>
      <w:r w:rsidRPr="002B2BCE">
        <w:rPr>
          <w:rFonts w:cs="Times New Roman"/>
          <w:szCs w:val="24"/>
        </w:rPr>
        <w:t xml:space="preserve"> : </w:t>
      </w:r>
      <w:r>
        <w:rPr>
          <w:rFonts w:cs="Times New Roman"/>
          <w:szCs w:val="24"/>
        </w:rPr>
        <w:t>d</w:t>
      </w:r>
      <w:r w:rsidRPr="002B2BCE">
        <w:rPr>
          <w:rFonts w:cs="Times New Roman"/>
          <w:szCs w:val="24"/>
        </w:rPr>
        <w:t xml:space="preserve">ibutuhkan </w:t>
      </w:r>
      <w:r>
        <w:rPr>
          <w:rFonts w:cs="Times New Roman"/>
          <w:szCs w:val="24"/>
        </w:rPr>
        <w:t>demi</w:t>
      </w:r>
      <w:r w:rsidRPr="002B2BCE">
        <w:rPr>
          <w:rFonts w:cs="Times New Roman"/>
          <w:szCs w:val="24"/>
        </w:rPr>
        <w:t xml:space="preserve"> </w:t>
      </w:r>
      <w:r>
        <w:rPr>
          <w:rFonts w:cs="Times New Roman"/>
          <w:szCs w:val="24"/>
        </w:rPr>
        <w:t>diterapkannya</w:t>
      </w:r>
      <w:r w:rsidRPr="002B2BCE">
        <w:rPr>
          <w:rFonts w:cs="Times New Roman"/>
          <w:szCs w:val="24"/>
        </w:rPr>
        <w:t xml:space="preserve"> sistem</w:t>
      </w:r>
      <w:r>
        <w:rPr>
          <w:rFonts w:cs="Times New Roman"/>
          <w:szCs w:val="24"/>
        </w:rPr>
        <w:t xml:space="preserve">, </w:t>
      </w:r>
      <w:r>
        <w:rPr>
          <w:rFonts w:cs="Times New Roman"/>
          <w:i/>
          <w:iCs/>
          <w:szCs w:val="24"/>
        </w:rPr>
        <w:t>hardware</w:t>
      </w:r>
      <w:r w:rsidRPr="002B2BCE">
        <w:rPr>
          <w:rFonts w:cs="Times New Roman"/>
          <w:szCs w:val="24"/>
        </w:rPr>
        <w:t xml:space="preserve"> </w:t>
      </w:r>
      <w:r>
        <w:rPr>
          <w:rFonts w:cs="Times New Roman"/>
          <w:szCs w:val="24"/>
        </w:rPr>
        <w:t xml:space="preserve">meliputi </w:t>
      </w:r>
      <w:r w:rsidRPr="002B2BCE">
        <w:rPr>
          <w:rFonts w:cs="Times New Roman"/>
          <w:szCs w:val="24"/>
        </w:rPr>
        <w:t xml:space="preserve">perangkat komputer, CPU, printer, </w:t>
      </w:r>
      <w:r w:rsidRPr="002B2BCE">
        <w:rPr>
          <w:rFonts w:cs="Times New Roman"/>
          <w:i/>
          <w:szCs w:val="24"/>
        </w:rPr>
        <w:t>scanner, plotter</w:t>
      </w:r>
      <w:r w:rsidRPr="002B2BCE">
        <w:rPr>
          <w:rFonts w:cs="Times New Roman"/>
          <w:szCs w:val="24"/>
        </w:rPr>
        <w:t>, dan lainnya.</w:t>
      </w:r>
    </w:p>
    <w:p w14:paraId="0AD24D8B" w14:textId="77777777" w:rsidR="008151CB" w:rsidRPr="002B2BCE" w:rsidRDefault="008151CB" w:rsidP="008151CB">
      <w:pPr>
        <w:pStyle w:val="ListParagraph"/>
        <w:numPr>
          <w:ilvl w:val="0"/>
          <w:numId w:val="15"/>
        </w:numPr>
        <w:spacing w:line="480" w:lineRule="auto"/>
        <w:ind w:left="0" w:firstLine="0"/>
        <w:jc w:val="both"/>
        <w:outlineLvl w:val="2"/>
        <w:rPr>
          <w:rFonts w:cs="Times New Roman"/>
          <w:b/>
          <w:szCs w:val="24"/>
        </w:rPr>
      </w:pPr>
      <w:bookmarkStart w:id="11" w:name="_Toc83038004"/>
      <w:r w:rsidRPr="002B2BCE">
        <w:rPr>
          <w:rFonts w:cs="Times New Roman"/>
          <w:b/>
          <w:szCs w:val="24"/>
        </w:rPr>
        <w:t>Unified Modeling Language (UML)</w:t>
      </w:r>
      <w:bookmarkEnd w:id="11"/>
    </w:p>
    <w:p w14:paraId="40F582D8"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lastRenderedPageBreak/>
        <w:t xml:space="preserve">Menurut </w:t>
      </w:r>
      <w:r w:rsidRPr="002B2BCE">
        <w:rPr>
          <w:rFonts w:cs="Times New Roman"/>
          <w:szCs w:val="24"/>
        </w:rPr>
        <w:fldChar w:fldCharType="begin" w:fldLock="1"/>
      </w:r>
      <w:r w:rsidRPr="002B2BCE">
        <w:rPr>
          <w:rFonts w:cs="Times New Roman"/>
          <w:szCs w:val="24"/>
        </w:rPr>
        <w:instrText>ADDIN CSL_CITATION {"citationItems":[{"id":"ITEM-1","itemData":{"DOI":"10.31849/digitalzone.v7i2.600","ISSN":"2086-4884","abstract":"Abstrak- Dunia sistem informasi terdapat banyak model sistem informasi, kaitan pasar dengan sistem informasi geografis adalah untuk memberikan berbagai macam informasi, terutama letak geografis pasar tersebut. Pentingnya informasi ini memberi banyak inspirasi terhadap pembuat model untuk merancang sistem-sistem yang mendekati dunia nyata. Model sistem informasi juga diharapkan dapat digunakan sebagai alat prediksi kejadian di masa depan dengan mendasarkan pada data yang ada pada masa lalu dan masa sekarang. Sistem Informasi Geografis (SIG) ini di rancang untuk mengumpulkan data, meyimpan dan mengubah data, serta menganalisis objek beserta data geografis yang bersifat penting untuk di analisis. GIS yang disajikan dengan berbasis web pada perancangan ini juga dapat digunakan sebagai alat pemberian informasi kepada masyarakat luas. Hasil penelitian dengan pemodelan UML (Unified Modelling Language) sangat membantu dalam proses perancangan sebuah sistem informasi geografis pasar tradisional serta aplikasi sistem informasi geografis pasar tradisional berbasis web ini dapat digunakan sebagai sarana informasi pasar, khususnya bagi para calon pedagang yang ingin berdagang di salah satu pasar tradisional yang ada di Kota Pekanbaru. Kata Kunci : Sistem Informasi Geografis, Web, Pasar Tradisional, Pemodelan, UML. Abstract- The world of information systems provides many models of information systems, the link of market with a geographic information system is to provide various kinds of information, specially the geographical markets. The importance of this information gives a lot of inspiration for the model makers to design systems that approximates the real world. Model of information system is also expected to be used as predictors of future events by basing on the existing data on past and present. Geographic Information Systems (GIS) is designed to collect data, store and modify data, and analyzing object along with geographic data which is important for analysis. GIS is presented with a web based on this design can also be used as a tool to provide information to the general public. The results of research by modeling UML (Unified Modeling Language) is very helpful in the process of designing a geographic information system of traditional markets as well as the application of geographic information system web-based traditional market can be used as a means of market information, especially for potential traders who want to trade in one of the traditional marke…","author":[{"dropping-particle":"","family":"Sutejo","given":"","non-dropping-particle":"","parse-names":false,"suffix":""}],"container-title":"Digital Zone: Jurnal Teknologi Informasi dan Komunikasi","id":"ITEM-1","issue":"2","issued":{"date-parts":[["2016"]]},"page":"89-99","title":"Pemodelan UML Sistem Informasi Geografis Pasar Tradisional Kota Pekanbaru","type":"article-journal","volume":"7"},"uris":["http://www.mendeley.com/documents/?uuid=bedfd167-7bc6-4696-b772-b61d776752d3"]}],"mendeley":{"formattedCitation":"(Sutejo, 2016)","manualFormatting":"Sutejo (2016)","plainTextFormattedCitation":"(Sutejo, 2016)","previouslyFormattedCitation":"(Sutejo, 2016)"},"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utejo (2016)</w:t>
      </w:r>
      <w:r w:rsidRPr="002B2BCE">
        <w:rPr>
          <w:rFonts w:cs="Times New Roman"/>
          <w:szCs w:val="24"/>
        </w:rPr>
        <w:fldChar w:fldCharType="end"/>
      </w:r>
      <w:r w:rsidRPr="002B2BCE">
        <w:rPr>
          <w:rFonts w:cs="Times New Roman"/>
          <w:szCs w:val="24"/>
        </w:rPr>
        <w:t xml:space="preserve">, </w:t>
      </w:r>
      <w:r w:rsidRPr="002B2BCE">
        <w:rPr>
          <w:rFonts w:cs="Times New Roman"/>
          <w:i/>
          <w:szCs w:val="24"/>
        </w:rPr>
        <w:t>Unified Modeling Language</w:t>
      </w:r>
      <w:r w:rsidRPr="002B2BCE">
        <w:rPr>
          <w:rFonts w:cs="Times New Roman"/>
          <w:szCs w:val="24"/>
        </w:rPr>
        <w:t xml:space="preserve"> (UML) ialah bahasa pemodelan untuk sistem atau perangkat lunak yang berorientasi objek. UML merupakan </w:t>
      </w:r>
      <w:bookmarkStart w:id="12" w:name="_Hlk78968582"/>
      <w:r>
        <w:rPr>
          <w:rFonts w:cs="Times New Roman"/>
          <w:szCs w:val="24"/>
        </w:rPr>
        <w:t>gawai</w:t>
      </w:r>
      <w:r w:rsidRPr="002B2BCE">
        <w:rPr>
          <w:rFonts w:cs="Times New Roman"/>
          <w:szCs w:val="24"/>
        </w:rPr>
        <w:t xml:space="preserve"> </w:t>
      </w:r>
      <w:r>
        <w:rPr>
          <w:rFonts w:cs="Times New Roman"/>
          <w:szCs w:val="24"/>
        </w:rPr>
        <w:t xml:space="preserve">yang membantu </w:t>
      </w:r>
      <w:bookmarkEnd w:id="12"/>
      <w:r>
        <w:rPr>
          <w:rFonts w:cs="Times New Roman"/>
          <w:szCs w:val="24"/>
        </w:rPr>
        <w:t>mev</w:t>
      </w:r>
      <w:r w:rsidRPr="002B2BCE">
        <w:rPr>
          <w:rFonts w:cs="Times New Roman"/>
          <w:szCs w:val="24"/>
        </w:rPr>
        <w:t xml:space="preserve">isualisasi dan </w:t>
      </w:r>
      <w:r>
        <w:rPr>
          <w:rFonts w:cs="Times New Roman"/>
          <w:szCs w:val="24"/>
        </w:rPr>
        <w:t>mendo</w:t>
      </w:r>
      <w:r w:rsidRPr="002B2BCE">
        <w:rPr>
          <w:rFonts w:cs="Times New Roman"/>
          <w:szCs w:val="24"/>
        </w:rPr>
        <w:t>kumentasi hasil analisis dan desain yang berisi sintak dalam memodelkan sistem.</w:t>
      </w:r>
    </w:p>
    <w:p w14:paraId="25A97EE6"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Tujuan</w:t>
      </w:r>
      <w:r>
        <w:rPr>
          <w:rFonts w:cs="Times New Roman"/>
          <w:szCs w:val="24"/>
        </w:rPr>
        <w:t xml:space="preserve"> utama</w:t>
      </w:r>
      <w:r w:rsidRPr="002B2BCE">
        <w:rPr>
          <w:rFonts w:cs="Times New Roman"/>
          <w:szCs w:val="24"/>
        </w:rPr>
        <w:t xml:space="preserve"> dari UML </w:t>
      </w:r>
      <w:r>
        <w:rPr>
          <w:rFonts w:cs="Times New Roman"/>
          <w:szCs w:val="24"/>
        </w:rPr>
        <w:t>merupakan</w:t>
      </w:r>
      <w:r w:rsidRPr="002B2BCE">
        <w:rPr>
          <w:rFonts w:cs="Times New Roman"/>
          <w:szCs w:val="24"/>
        </w:rPr>
        <w:t xml:space="preserve"> </w:t>
      </w:r>
      <w:r>
        <w:rPr>
          <w:rFonts w:cs="Times New Roman"/>
          <w:szCs w:val="24"/>
        </w:rPr>
        <w:t>sebagai</w:t>
      </w:r>
      <w:r w:rsidRPr="002B2BCE">
        <w:rPr>
          <w:rFonts w:cs="Times New Roman"/>
          <w:szCs w:val="24"/>
        </w:rPr>
        <w:t xml:space="preserve"> </w:t>
      </w:r>
      <w:r>
        <w:rPr>
          <w:rFonts w:cs="Times New Roman"/>
          <w:szCs w:val="24"/>
        </w:rPr>
        <w:t xml:space="preserve">fasilitator </w:t>
      </w:r>
      <w:r w:rsidRPr="002B2BCE">
        <w:rPr>
          <w:rFonts w:cs="Times New Roman"/>
          <w:szCs w:val="24"/>
        </w:rPr>
        <w:t xml:space="preserve">standar notasi yang </w:t>
      </w:r>
      <w:r>
        <w:rPr>
          <w:rFonts w:cs="Times New Roman"/>
          <w:szCs w:val="24"/>
        </w:rPr>
        <w:t>mampu</w:t>
      </w:r>
      <w:r w:rsidRPr="002B2BCE">
        <w:rPr>
          <w:rFonts w:cs="Times New Roman"/>
          <w:szCs w:val="24"/>
        </w:rPr>
        <w:t xml:space="preserve"> digunakan oleh semua metode orientasi objek, serta untuk mengintegrasikan elemen-elemen dari notasi yang ada sebelumnya. Dalam pengembangan</w:t>
      </w:r>
      <w:r>
        <w:rPr>
          <w:rFonts w:cs="Times New Roman"/>
          <w:szCs w:val="24"/>
        </w:rPr>
        <w:t xml:space="preserve"> suatu</w:t>
      </w:r>
      <w:r w:rsidRPr="002B2BCE">
        <w:rPr>
          <w:rFonts w:cs="Times New Roman"/>
          <w:szCs w:val="24"/>
        </w:rPr>
        <w:t xml:space="preserve"> sistem</w:t>
      </w:r>
      <w:r>
        <w:rPr>
          <w:rFonts w:cs="Times New Roman"/>
          <w:szCs w:val="24"/>
        </w:rPr>
        <w:t xml:space="preserve"> memiliki 2 </w:t>
      </w:r>
      <w:r w:rsidRPr="002B2BCE">
        <w:rPr>
          <w:rFonts w:cs="Times New Roman"/>
          <w:szCs w:val="24"/>
        </w:rPr>
        <w:t>model fokus yang berbeda, yaitu:</w:t>
      </w:r>
    </w:p>
    <w:p w14:paraId="7275FCA4" w14:textId="77777777" w:rsidR="008151CB" w:rsidRPr="002B2BCE" w:rsidRDefault="008151CB" w:rsidP="008151CB">
      <w:pPr>
        <w:pStyle w:val="ListParagraph"/>
        <w:numPr>
          <w:ilvl w:val="0"/>
          <w:numId w:val="19"/>
        </w:numPr>
        <w:spacing w:line="480" w:lineRule="auto"/>
        <w:ind w:left="720"/>
        <w:jc w:val="both"/>
        <w:rPr>
          <w:rFonts w:cs="Times New Roman"/>
          <w:szCs w:val="24"/>
        </w:rPr>
      </w:pPr>
      <w:r w:rsidRPr="002B2BCE">
        <w:rPr>
          <w:rFonts w:cs="Times New Roman"/>
          <w:i/>
          <w:szCs w:val="24"/>
        </w:rPr>
        <w:t xml:space="preserve">Functional </w:t>
      </w:r>
      <w:r w:rsidRPr="008B2AD1">
        <w:rPr>
          <w:rFonts w:cs="Times New Roman"/>
          <w:i/>
          <w:iCs/>
          <w:szCs w:val="24"/>
        </w:rPr>
        <w:t>Model</w:t>
      </w:r>
      <w:r w:rsidRPr="002B2BCE">
        <w:rPr>
          <w:rFonts w:cs="Times New Roman"/>
          <w:szCs w:val="24"/>
        </w:rPr>
        <w:t xml:space="preserve">, diterapkan dalam UML dengan </w:t>
      </w:r>
      <w:r w:rsidRPr="002B2BCE">
        <w:rPr>
          <w:rFonts w:cs="Times New Roman"/>
          <w:i/>
          <w:szCs w:val="24"/>
        </w:rPr>
        <w:t>use case diagram</w:t>
      </w:r>
      <w:r w:rsidRPr="002B2BCE">
        <w:rPr>
          <w:rFonts w:cs="Times New Roman"/>
          <w:szCs w:val="24"/>
        </w:rPr>
        <w:t xml:space="preserve">, dimana menjelaskan tentang </w:t>
      </w:r>
      <w:r>
        <w:rPr>
          <w:rFonts w:cs="Times New Roman"/>
          <w:szCs w:val="24"/>
        </w:rPr>
        <w:t xml:space="preserve">hak akses </w:t>
      </w:r>
      <w:r w:rsidRPr="002B2BCE">
        <w:rPr>
          <w:rFonts w:cs="Times New Roman"/>
          <w:szCs w:val="24"/>
        </w:rPr>
        <w:t>sistem dari sisi pengguna.</w:t>
      </w:r>
    </w:p>
    <w:p w14:paraId="336A1D89" w14:textId="77777777" w:rsidR="008151CB" w:rsidRPr="002B2BCE" w:rsidRDefault="008151CB" w:rsidP="008151CB">
      <w:pPr>
        <w:pStyle w:val="ListParagraph"/>
        <w:numPr>
          <w:ilvl w:val="0"/>
          <w:numId w:val="19"/>
        </w:numPr>
        <w:spacing w:line="480" w:lineRule="auto"/>
        <w:ind w:left="720"/>
        <w:jc w:val="both"/>
        <w:rPr>
          <w:rFonts w:cs="Times New Roman"/>
          <w:szCs w:val="24"/>
        </w:rPr>
      </w:pPr>
      <w:r w:rsidRPr="002B2BCE">
        <w:rPr>
          <w:rFonts w:cs="Times New Roman"/>
          <w:i/>
          <w:szCs w:val="24"/>
        </w:rPr>
        <w:t xml:space="preserve">Dynamic </w:t>
      </w:r>
      <w:r w:rsidRPr="008B2AD1">
        <w:rPr>
          <w:rFonts w:cs="Times New Roman"/>
          <w:i/>
          <w:iCs/>
          <w:szCs w:val="24"/>
        </w:rPr>
        <w:t>Model</w:t>
      </w:r>
      <w:r w:rsidRPr="002B2BCE">
        <w:rPr>
          <w:rFonts w:cs="Times New Roman"/>
          <w:szCs w:val="24"/>
        </w:rPr>
        <w:t xml:space="preserve">, </w:t>
      </w:r>
      <w:bookmarkStart w:id="13" w:name="_Hlk78960301"/>
      <w:r>
        <w:rPr>
          <w:rFonts w:cs="Times New Roman"/>
          <w:szCs w:val="24"/>
        </w:rPr>
        <w:t xml:space="preserve">diterapkan </w:t>
      </w:r>
      <w:r w:rsidRPr="002B2BCE">
        <w:rPr>
          <w:rFonts w:cs="Times New Roman"/>
          <w:szCs w:val="24"/>
        </w:rPr>
        <w:t xml:space="preserve">dalam UML dengan </w:t>
      </w:r>
      <w:r w:rsidRPr="002B2BCE">
        <w:rPr>
          <w:rFonts w:cs="Times New Roman"/>
          <w:i/>
          <w:szCs w:val="24"/>
        </w:rPr>
        <w:t>interaction diagram</w:t>
      </w:r>
      <w:r w:rsidRPr="002B2BCE">
        <w:rPr>
          <w:rFonts w:cs="Times New Roman"/>
          <w:szCs w:val="24"/>
        </w:rPr>
        <w:t xml:space="preserve">, </w:t>
      </w:r>
      <w:r w:rsidRPr="002B2BCE">
        <w:rPr>
          <w:rFonts w:cs="Times New Roman"/>
          <w:i/>
          <w:szCs w:val="24"/>
        </w:rPr>
        <w:t xml:space="preserve">state machine diagram, </w:t>
      </w:r>
      <w:r w:rsidRPr="002B2BCE">
        <w:rPr>
          <w:rFonts w:cs="Times New Roman"/>
          <w:szCs w:val="24"/>
        </w:rPr>
        <w:t xml:space="preserve">dan </w:t>
      </w:r>
      <w:r w:rsidRPr="002B2BCE">
        <w:rPr>
          <w:rFonts w:cs="Times New Roman"/>
          <w:i/>
          <w:szCs w:val="24"/>
        </w:rPr>
        <w:t>activity diagram</w:t>
      </w:r>
      <w:r w:rsidRPr="002B2BCE">
        <w:rPr>
          <w:rFonts w:cs="Times New Roman"/>
          <w:szCs w:val="24"/>
        </w:rPr>
        <w:t xml:space="preserve">. </w:t>
      </w:r>
      <w:r>
        <w:rPr>
          <w:rFonts w:cs="Times New Roman"/>
          <w:iCs/>
          <w:szCs w:val="24"/>
        </w:rPr>
        <w:t>Dimana kegunaannya adalah unt</w:t>
      </w:r>
      <w:r w:rsidRPr="002B2BCE">
        <w:rPr>
          <w:rFonts w:cs="Times New Roman"/>
          <w:szCs w:val="24"/>
        </w:rPr>
        <w:t xml:space="preserve">uk </w:t>
      </w:r>
      <w:r>
        <w:rPr>
          <w:rFonts w:cs="Times New Roman"/>
          <w:szCs w:val="24"/>
        </w:rPr>
        <w:t xml:space="preserve">menguraikan </w:t>
      </w:r>
      <w:r w:rsidRPr="002B2BCE">
        <w:rPr>
          <w:rFonts w:cs="Times New Roman"/>
          <w:szCs w:val="24"/>
        </w:rPr>
        <w:t>setiap proses atau aktivitas didalam sistem</w:t>
      </w:r>
      <w:bookmarkEnd w:id="13"/>
      <w:r w:rsidRPr="002B2BCE">
        <w:rPr>
          <w:rFonts w:cs="Times New Roman"/>
          <w:szCs w:val="24"/>
        </w:rPr>
        <w:t>.</w:t>
      </w:r>
    </w:p>
    <w:p w14:paraId="08FBD149" w14:textId="77777777" w:rsidR="008151CB" w:rsidRPr="002B2BCE" w:rsidRDefault="008151CB" w:rsidP="008151CB">
      <w:pPr>
        <w:spacing w:line="480" w:lineRule="auto"/>
        <w:ind w:firstLine="720"/>
        <w:jc w:val="both"/>
        <w:rPr>
          <w:rFonts w:cs="Times New Roman"/>
          <w:i/>
          <w:szCs w:val="24"/>
        </w:rPr>
      </w:pPr>
      <w:r w:rsidRPr="002B2BCE">
        <w:rPr>
          <w:rFonts w:cs="Times New Roman"/>
          <w:szCs w:val="24"/>
        </w:rPr>
        <w:t xml:space="preserve">Proses pemisahan atau abstraksi konsep dasar UML meliputi </w:t>
      </w:r>
      <w:r w:rsidRPr="002B2BCE">
        <w:rPr>
          <w:rFonts w:cs="Times New Roman"/>
          <w:i/>
          <w:szCs w:val="24"/>
        </w:rPr>
        <w:t xml:space="preserve">structural classification, dynamic behavior, </w:t>
      </w:r>
      <w:r w:rsidRPr="002B2BCE">
        <w:rPr>
          <w:rFonts w:cs="Times New Roman"/>
          <w:szCs w:val="24"/>
        </w:rPr>
        <w:t xml:space="preserve">dan </w:t>
      </w:r>
      <w:r w:rsidRPr="002B2BCE">
        <w:rPr>
          <w:rFonts w:cs="Times New Roman"/>
          <w:i/>
          <w:szCs w:val="24"/>
        </w:rPr>
        <w:t xml:space="preserve">model management </w:t>
      </w:r>
      <w:r w:rsidRPr="002B2BCE">
        <w:rPr>
          <w:rFonts w:cs="Times New Roman"/>
          <w:szCs w:val="24"/>
        </w:rPr>
        <w:t xml:space="preserve">dapat dipahami dengan </w:t>
      </w:r>
      <w:r w:rsidRPr="002B2BCE">
        <w:rPr>
          <w:rFonts w:cs="Times New Roman"/>
          <w:i/>
          <w:szCs w:val="24"/>
        </w:rPr>
        <w:t>main concepts</w:t>
      </w:r>
      <w:r w:rsidRPr="002B2BCE">
        <w:rPr>
          <w:rFonts w:cs="Times New Roman"/>
          <w:szCs w:val="24"/>
        </w:rPr>
        <w:t xml:space="preserve"> sebagai </w:t>
      </w:r>
      <w:r w:rsidRPr="002B2BCE">
        <w:rPr>
          <w:rFonts w:cs="Times New Roman"/>
          <w:i/>
          <w:szCs w:val="24"/>
        </w:rPr>
        <w:t xml:space="preserve">term </w:t>
      </w:r>
      <w:r w:rsidRPr="002B2BCE">
        <w:rPr>
          <w:rFonts w:cs="Times New Roman"/>
          <w:szCs w:val="24"/>
        </w:rPr>
        <w:t xml:space="preserve">yang muncul saat membuat diagram dan view. UML </w:t>
      </w:r>
      <w:r>
        <w:rPr>
          <w:rFonts w:cs="Times New Roman"/>
          <w:szCs w:val="24"/>
        </w:rPr>
        <w:t>memuat beberapa</w:t>
      </w:r>
      <w:r w:rsidRPr="002B2BCE">
        <w:rPr>
          <w:rFonts w:cs="Times New Roman"/>
          <w:szCs w:val="24"/>
        </w:rPr>
        <w:t xml:space="preserve"> diagram</w:t>
      </w:r>
      <w:r>
        <w:rPr>
          <w:rFonts w:cs="Times New Roman"/>
          <w:szCs w:val="24"/>
        </w:rPr>
        <w:t xml:space="preserve">, </w:t>
      </w:r>
      <w:r w:rsidRPr="002B2BCE">
        <w:rPr>
          <w:rFonts w:cs="Times New Roman"/>
          <w:i/>
          <w:szCs w:val="24"/>
        </w:rPr>
        <w:t xml:space="preserve">Use case diagram, Class diagram, Statechart diagram, Activity diagram, Sequence diagram, Collaboration diagram, Component diagram, </w:t>
      </w:r>
      <w:r w:rsidRPr="002B2BCE">
        <w:rPr>
          <w:rFonts w:cs="Times New Roman"/>
          <w:szCs w:val="24"/>
        </w:rPr>
        <w:t xml:space="preserve">dan </w:t>
      </w:r>
      <w:r w:rsidRPr="002B2BCE">
        <w:rPr>
          <w:rFonts w:cs="Times New Roman"/>
          <w:i/>
          <w:szCs w:val="24"/>
        </w:rPr>
        <w:t>Deployment diagram.</w:t>
      </w:r>
    </w:p>
    <w:p w14:paraId="3F98A00E" w14:textId="77777777" w:rsidR="008151CB" w:rsidRPr="002B2BCE" w:rsidRDefault="008151CB" w:rsidP="008151CB">
      <w:pPr>
        <w:pStyle w:val="ListParagraph"/>
        <w:numPr>
          <w:ilvl w:val="3"/>
          <w:numId w:val="24"/>
        </w:numPr>
        <w:spacing w:line="480" w:lineRule="auto"/>
        <w:jc w:val="both"/>
        <w:outlineLvl w:val="3"/>
        <w:rPr>
          <w:rFonts w:cs="Times New Roman"/>
          <w:b/>
          <w:i/>
          <w:szCs w:val="24"/>
        </w:rPr>
      </w:pPr>
      <w:bookmarkStart w:id="14" w:name="_Toc83038005"/>
      <w:r w:rsidRPr="002B2BCE">
        <w:rPr>
          <w:rFonts w:cs="Times New Roman"/>
          <w:b/>
          <w:i/>
          <w:szCs w:val="24"/>
        </w:rPr>
        <w:t>Use Case Diagram</w:t>
      </w:r>
      <w:bookmarkEnd w:id="14"/>
    </w:p>
    <w:p w14:paraId="5D411E50"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854522e-b409-4604-b974-ced5c4280553"]}],"mendeley":{"formattedCitation":"(Sasmito, 2017)","manualFormatting":"Sasmito (2017)","plainTextFormattedCitation":"(Sasmito, 2017)","previouslyFormattedCitation":"(Sasmito, 2017)"},"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asmito (2017)</w:t>
      </w:r>
      <w:r w:rsidRPr="002B2BCE">
        <w:rPr>
          <w:rFonts w:cs="Times New Roman"/>
          <w:szCs w:val="24"/>
        </w:rPr>
        <w:fldChar w:fldCharType="end"/>
      </w:r>
      <w:r w:rsidRPr="002B2BCE">
        <w:rPr>
          <w:rFonts w:cs="Times New Roman"/>
          <w:szCs w:val="24"/>
        </w:rPr>
        <w:t xml:space="preserve">, mengatakan bahwa </w:t>
      </w:r>
      <w:r w:rsidRPr="002B2BCE">
        <w:rPr>
          <w:rFonts w:cs="Times New Roman"/>
          <w:i/>
          <w:szCs w:val="24"/>
        </w:rPr>
        <w:t>Use case diagram</w:t>
      </w:r>
      <w:r w:rsidRPr="002B2BCE">
        <w:rPr>
          <w:rFonts w:cs="Times New Roman"/>
          <w:szCs w:val="24"/>
        </w:rPr>
        <w:t xml:space="preserve"> adalah </w:t>
      </w:r>
      <w:r>
        <w:rPr>
          <w:rFonts w:cs="Times New Roman"/>
          <w:szCs w:val="24"/>
        </w:rPr>
        <w:t>operasionalitas</w:t>
      </w:r>
      <w:r w:rsidRPr="002B2BCE">
        <w:rPr>
          <w:rFonts w:cs="Times New Roman"/>
          <w:szCs w:val="24"/>
        </w:rPr>
        <w:t xml:space="preserve"> yang diberikan atau disediakan oleh sistem </w:t>
      </w:r>
      <w:r>
        <w:rPr>
          <w:rFonts w:cs="Times New Roman"/>
          <w:szCs w:val="24"/>
        </w:rPr>
        <w:t>yang berguna</w:t>
      </w:r>
      <w:r w:rsidRPr="002B2BCE">
        <w:rPr>
          <w:rFonts w:cs="Times New Roman"/>
          <w:szCs w:val="24"/>
        </w:rPr>
        <w:t xml:space="preserve"> </w:t>
      </w:r>
      <w:r>
        <w:rPr>
          <w:rFonts w:cs="Times New Roman"/>
          <w:szCs w:val="24"/>
        </w:rPr>
        <w:t>elemen</w:t>
      </w:r>
      <w:r w:rsidRPr="002B2BCE">
        <w:rPr>
          <w:rFonts w:cs="Times New Roman"/>
          <w:szCs w:val="24"/>
        </w:rPr>
        <w:t xml:space="preserve"> saling </w:t>
      </w:r>
      <w:r>
        <w:rPr>
          <w:rFonts w:cs="Times New Roman"/>
          <w:szCs w:val="24"/>
        </w:rPr>
        <w:t>bergilir</w:t>
      </w:r>
      <w:r w:rsidRPr="002B2BCE">
        <w:rPr>
          <w:rFonts w:cs="Times New Roman"/>
          <w:szCs w:val="24"/>
        </w:rPr>
        <w:t xml:space="preserve"> pesan antar </w:t>
      </w:r>
      <w:r>
        <w:rPr>
          <w:rFonts w:cs="Times New Roman"/>
          <w:szCs w:val="24"/>
        </w:rPr>
        <w:t xml:space="preserve">elemen </w:t>
      </w:r>
      <w:r w:rsidRPr="002B2BCE">
        <w:rPr>
          <w:rFonts w:cs="Times New Roman"/>
          <w:szCs w:val="24"/>
        </w:rPr>
        <w:t>atau aktor.</w:t>
      </w:r>
    </w:p>
    <w:p w14:paraId="2634CC1D" w14:textId="77777777" w:rsidR="008151CB" w:rsidRPr="002B2BCE" w:rsidRDefault="008151CB" w:rsidP="008151CB">
      <w:pPr>
        <w:pStyle w:val="ListParagraph"/>
        <w:spacing w:line="480" w:lineRule="auto"/>
        <w:ind w:left="0"/>
        <w:jc w:val="both"/>
        <w:rPr>
          <w:rFonts w:cs="Times New Roman"/>
          <w:szCs w:val="24"/>
        </w:rPr>
      </w:pPr>
      <w:r w:rsidRPr="002B2BCE">
        <w:rPr>
          <w:rFonts w:cs="Times New Roman"/>
          <w:szCs w:val="24"/>
        </w:rPr>
        <w:lastRenderedPageBreak/>
        <w:tab/>
        <w:t xml:space="preserve">Menurut </w:t>
      </w:r>
      <w:r w:rsidRPr="002B2BCE">
        <w:rPr>
          <w:rFonts w:cs="Times New Roman"/>
          <w:szCs w:val="24"/>
        </w:rPr>
        <w:fldChar w:fldCharType="begin" w:fldLock="1"/>
      </w:r>
      <w:r w:rsidRPr="002B2BCE">
        <w:rPr>
          <w:rFonts w:cs="Times New Roman"/>
          <w:szCs w:val="24"/>
        </w:rPr>
        <w:instrText>ADDIN CSL_CITATION {"citationItems":[{"id":"ITEM-1","itemData":{"DOI":"10.35793/jti.13.1.2018.20763","ISSN":"2301-8364","abstract":"Abstract — Sistem Informasi Geografis (SIG) atau Geographic Information System (GIS) adalah sebuah sistem yang didesain untuk menangkap, menyimpan, memanipulasi, menganalisa, mengatur dan menampilkan seluruh jenis data geografis, misalnya informasi-informasi yang berkaitan dengan sumber daya alam, maka informasi geografis akan berisi mengenai lokasi suatu daerah dan informasi mengenai sumber daya alam yang terkandung pada daerah tersebut. Kabupaten Kepulauan Talaud merupakan salah satu daerah terpencil yang berada di Provinsi Sulawesi Utara, Indonesia yang berbatasan dengan daerah Davao del Sur, Filipina disebelah utara, Ibu Kota Melonguane. Dengan merancang dan membagun sistem informasi geografis mengenai potensi sumber daya alam di Kabupaten Kepulauan Talaud berbasis web, dapat memberikan informasi data-data potensi sumber daya alam di Kabupaten Kepulauan Talaud. Dengan menggunakan metode Waterfall dalam membuat suatu sistem informasi menggunakan bahasa pemprograman PHP, HTML dan MYSQL. Kata kunci — GIS, Potensi, SDA, SIG, Talaud, Web. Abstract — System Information Geographic (SIG) or Geographic Information System (GIS) is a system designed to capture, store, manipulate, analyze, organize and display all types of geographic data, such as information relating to natural resources, geographical information will contain the location of an area and information about the natural resources it contained in the area. Talaud islands Districts is one of the remote areas located in North Sulawesi Province, Indonesia bordering the Davao del Sur, Philippines region to the north, of capital Melonguane. By designing and Building geographic information system on the potential of natural resources in the web based talaud island district, can provide information of potential natural resource data in Talaud Islands District. By using Waterfall method in making an information system using programming language PHP, HTML and MYSQL. Keywords — GIS, Potency, SDA, SIG, Talaud, Web.","author":[{"dropping-particle":"","family":"Sasoeng","given":"Arief A.","non-dropping-particle":"","parse-names":false,"suffix":""},{"dropping-particle":"","family":"Sentinuwo","given":"Steven R.","non-dropping-particle":"","parse-names":false,"suffix":""},{"dropping-particle":"","family":"Rindengan","given":"Yaulie D.Y.","non-dropping-particle":"","parse-names":false,"suffix":""}],"container-title":"Jurnal Teknik Informatika","id":"ITEM-1","issue":"1","issued":{"date-parts":[["2018"]]},"page":"1-8","title":"Rancang Bangun Sistem Informasi Geografis Potensi Sumber Daya Alam Di Kabupaten Talaud Berbasis Web","type":"article-journal","volume":"13"},"uris":["http://www.mendeley.com/documents/?uuid=427111f7-399b-4b96-8af2-e47bfe5616b4"]}],"mendeley":{"formattedCitation":"(Sasoeng et al., 2018)","manualFormatting":"Sasoeng dkk (2018)","plainTextFormattedCitation":"(Sasoeng et al., 2018)","previouslyFormattedCitation":"(Sasoeng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asoeng dkk (2018)</w:t>
      </w:r>
      <w:r w:rsidRPr="002B2BCE">
        <w:rPr>
          <w:rFonts w:cs="Times New Roman"/>
          <w:szCs w:val="24"/>
        </w:rPr>
        <w:fldChar w:fldCharType="end"/>
      </w:r>
      <w:r w:rsidRPr="002B2BCE">
        <w:rPr>
          <w:rFonts w:cs="Times New Roman"/>
          <w:szCs w:val="24"/>
        </w:rPr>
        <w:t xml:space="preserve">, mengatakan bahwa </w:t>
      </w:r>
      <w:r w:rsidRPr="002B2BCE">
        <w:rPr>
          <w:rFonts w:cs="Times New Roman"/>
          <w:i/>
          <w:szCs w:val="24"/>
        </w:rPr>
        <w:t xml:space="preserve">Use case diagram </w:t>
      </w:r>
      <w:r w:rsidRPr="002B2BCE">
        <w:rPr>
          <w:rFonts w:cs="Times New Roman"/>
          <w:szCs w:val="24"/>
        </w:rPr>
        <w:t>ialah gambaran bagaimana sistem yang dirancang untuk menunjukkan interaksi antara pengguna sistem dengan sistem itu sendiri.</w:t>
      </w:r>
    </w:p>
    <w:p w14:paraId="52874156" w14:textId="77777777" w:rsidR="008151CB" w:rsidRPr="002B2BCE" w:rsidRDefault="008151CB" w:rsidP="008151CB">
      <w:pPr>
        <w:spacing w:line="480" w:lineRule="auto"/>
        <w:ind w:firstLine="720"/>
        <w:jc w:val="both"/>
        <w:rPr>
          <w:rFonts w:cs="Times New Roman"/>
          <w:i/>
          <w:szCs w:val="24"/>
        </w:rPr>
      </w:pPr>
      <w:r w:rsidRPr="002B2BCE">
        <w:rPr>
          <w:rFonts w:cs="Times New Roman"/>
          <w:i/>
          <w:szCs w:val="24"/>
        </w:rPr>
        <w:t>Use case diagram</w:t>
      </w:r>
      <w:r w:rsidRPr="002B2BCE">
        <w:rPr>
          <w:rFonts w:cs="Times New Roman"/>
          <w:szCs w:val="24"/>
        </w:rPr>
        <w:t xml:space="preserve"> adalah diagram yang </w:t>
      </w:r>
      <w:r>
        <w:rPr>
          <w:rFonts w:cs="Times New Roman"/>
          <w:szCs w:val="24"/>
        </w:rPr>
        <w:t xml:space="preserve">menujukkan </w:t>
      </w:r>
      <w:r w:rsidRPr="002B2BCE">
        <w:rPr>
          <w:rFonts w:cs="Times New Roman"/>
          <w:szCs w:val="24"/>
        </w:rPr>
        <w:t xml:space="preserve">interaksi sistem dengan pengguna. </w:t>
      </w:r>
      <w:bookmarkStart w:id="15" w:name="_Hlk78968406"/>
      <w:r w:rsidRPr="002B2BCE">
        <w:rPr>
          <w:rFonts w:cs="Times New Roman"/>
          <w:szCs w:val="24"/>
        </w:rPr>
        <w:t>Dengan kata lain,</w:t>
      </w:r>
      <w:r>
        <w:rPr>
          <w:rFonts w:cs="Times New Roman"/>
          <w:szCs w:val="24"/>
        </w:rPr>
        <w:t xml:space="preserve"> </w:t>
      </w:r>
      <w:r>
        <w:rPr>
          <w:rFonts w:cs="Times New Roman"/>
          <w:i/>
          <w:iCs/>
          <w:szCs w:val="24"/>
        </w:rPr>
        <w:t>use case diagaram merupakan</w:t>
      </w:r>
      <w:r w:rsidRPr="002B2BCE">
        <w:rPr>
          <w:rFonts w:cs="Times New Roman"/>
          <w:szCs w:val="24"/>
        </w:rPr>
        <w:t xml:space="preserve"> gambaran mengenai siapa yang akan </w:t>
      </w:r>
      <w:r>
        <w:rPr>
          <w:rFonts w:cs="Times New Roman"/>
          <w:szCs w:val="24"/>
        </w:rPr>
        <w:t xml:space="preserve">berintraksi dengan </w:t>
      </w:r>
      <w:r w:rsidRPr="002B2BCE">
        <w:rPr>
          <w:rFonts w:cs="Times New Roman"/>
          <w:szCs w:val="24"/>
        </w:rPr>
        <w:t xml:space="preserve">sistem dan bagaimana pengguna berinteraksi dengan sistem. </w:t>
      </w:r>
      <w:bookmarkStart w:id="16" w:name="_Hlk78960372"/>
      <w:bookmarkEnd w:id="15"/>
      <w:r w:rsidRPr="002B2BCE">
        <w:rPr>
          <w:rFonts w:cs="Times New Roman"/>
          <w:i/>
          <w:szCs w:val="24"/>
        </w:rPr>
        <w:t xml:space="preserve">Use case diagram </w:t>
      </w:r>
      <w:r>
        <w:rPr>
          <w:rFonts w:cs="Times New Roman"/>
          <w:szCs w:val="24"/>
        </w:rPr>
        <w:t>berguna sebagai pemberi penjelasan</w:t>
      </w:r>
      <w:r w:rsidRPr="002B2BCE">
        <w:rPr>
          <w:rFonts w:cs="Times New Roman"/>
          <w:szCs w:val="24"/>
        </w:rPr>
        <w:t xml:space="preserve"> </w:t>
      </w:r>
      <w:r>
        <w:rPr>
          <w:rFonts w:cs="Times New Roman"/>
          <w:szCs w:val="24"/>
        </w:rPr>
        <w:t>hak akses</w:t>
      </w:r>
      <w:r w:rsidRPr="002B2BCE">
        <w:rPr>
          <w:rFonts w:cs="Times New Roman"/>
          <w:szCs w:val="24"/>
        </w:rPr>
        <w:t xml:space="preserve"> yang disediakan sistem untuk aktor atau pengguna.</w:t>
      </w:r>
      <w:bookmarkEnd w:id="16"/>
      <w:r w:rsidRPr="002B2BCE">
        <w:rPr>
          <w:rFonts w:cs="Times New Roman"/>
          <w:i/>
          <w:szCs w:val="24"/>
        </w:rPr>
        <w:t xml:space="preserve"> </w:t>
      </w:r>
    </w:p>
    <w:p w14:paraId="29E2610D" w14:textId="77777777" w:rsidR="008151CB" w:rsidRPr="002B2BCE" w:rsidRDefault="008151CB" w:rsidP="008151CB">
      <w:pPr>
        <w:pStyle w:val="ListParagraph"/>
        <w:numPr>
          <w:ilvl w:val="3"/>
          <w:numId w:val="24"/>
        </w:numPr>
        <w:spacing w:line="480" w:lineRule="auto"/>
        <w:jc w:val="both"/>
        <w:outlineLvl w:val="3"/>
        <w:rPr>
          <w:rFonts w:cs="Times New Roman"/>
          <w:b/>
          <w:i/>
          <w:szCs w:val="24"/>
        </w:rPr>
      </w:pPr>
      <w:bookmarkStart w:id="17" w:name="_Toc83038006"/>
      <w:r w:rsidRPr="002B2BCE">
        <w:rPr>
          <w:rFonts w:cs="Times New Roman"/>
          <w:b/>
          <w:i/>
          <w:szCs w:val="24"/>
        </w:rPr>
        <w:t>Activity Diagram</w:t>
      </w:r>
      <w:bookmarkEnd w:id="17"/>
    </w:p>
    <w:p w14:paraId="6CB1FD45" w14:textId="77777777" w:rsidR="008151CB" w:rsidRPr="002B2BCE" w:rsidRDefault="008151CB" w:rsidP="008151CB">
      <w:pPr>
        <w:pStyle w:val="ListParagraph"/>
        <w:spacing w:line="480" w:lineRule="auto"/>
        <w:ind w:left="0"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854522e-b409-4604-b974-ced5c4280553"]}],"mendeley":{"formattedCitation":"(Sasmito, 2017)","manualFormatting":"Sasmito (2017)","plainTextFormattedCitation":"(Sasmito, 2017)","previouslyFormattedCitation":"(Sasmito, 2017)"},"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asmito (2017)</w:t>
      </w:r>
      <w:r w:rsidRPr="002B2BCE">
        <w:rPr>
          <w:rFonts w:cs="Times New Roman"/>
          <w:szCs w:val="24"/>
        </w:rPr>
        <w:fldChar w:fldCharType="end"/>
      </w:r>
      <w:r w:rsidRPr="002B2BCE">
        <w:rPr>
          <w:rFonts w:cs="Times New Roman"/>
          <w:szCs w:val="24"/>
        </w:rPr>
        <w:t xml:space="preserve">, mengatakan bahwa pemodelan alur kerja atau </w:t>
      </w:r>
      <w:r w:rsidRPr="002B2BCE">
        <w:rPr>
          <w:rFonts w:cs="Times New Roman"/>
          <w:i/>
          <w:szCs w:val="24"/>
        </w:rPr>
        <w:t>workflow</w:t>
      </w:r>
      <w:r w:rsidRPr="002B2BCE">
        <w:rPr>
          <w:rFonts w:cs="Times New Roman"/>
          <w:szCs w:val="24"/>
        </w:rPr>
        <w:t xml:space="preserve"> sebuah proses bisnis dan urutan aktivitas dalam proses disebut dengan </w:t>
      </w:r>
      <w:r w:rsidRPr="002B2BCE">
        <w:rPr>
          <w:rFonts w:cs="Times New Roman"/>
          <w:i/>
          <w:szCs w:val="24"/>
        </w:rPr>
        <w:t>Activity diagram</w:t>
      </w:r>
      <w:r w:rsidRPr="002B2BCE">
        <w:rPr>
          <w:rFonts w:cs="Times New Roman"/>
          <w:szCs w:val="24"/>
        </w:rPr>
        <w:t xml:space="preserve">. Dengan kata lain, </w:t>
      </w:r>
      <w:r w:rsidRPr="002B2BCE">
        <w:rPr>
          <w:rFonts w:cs="Times New Roman"/>
          <w:i/>
          <w:szCs w:val="24"/>
        </w:rPr>
        <w:t>Activity diagram</w:t>
      </w:r>
      <w:r w:rsidRPr="002B2BCE">
        <w:rPr>
          <w:rFonts w:cs="Times New Roman"/>
          <w:szCs w:val="24"/>
        </w:rPr>
        <w:t xml:space="preserve"> </w:t>
      </w:r>
      <w:r>
        <w:rPr>
          <w:rFonts w:cs="Times New Roman"/>
          <w:szCs w:val="24"/>
        </w:rPr>
        <w:t xml:space="preserve">menujukkan </w:t>
      </w:r>
      <w:r w:rsidRPr="002B2BCE">
        <w:rPr>
          <w:rFonts w:cs="Times New Roman"/>
          <w:szCs w:val="24"/>
        </w:rPr>
        <w:t xml:space="preserve">aktivitas </w:t>
      </w:r>
      <w:r>
        <w:rPr>
          <w:rFonts w:cs="Times New Roman"/>
          <w:szCs w:val="24"/>
        </w:rPr>
        <w:t xml:space="preserve">program dalam </w:t>
      </w:r>
      <w:r w:rsidRPr="002B2BCE">
        <w:rPr>
          <w:rFonts w:cs="Times New Roman"/>
          <w:szCs w:val="24"/>
        </w:rPr>
        <w:t xml:space="preserve">melakukan sebuah </w:t>
      </w:r>
      <w:r>
        <w:rPr>
          <w:rFonts w:cs="Times New Roman"/>
          <w:szCs w:val="24"/>
        </w:rPr>
        <w:t>operasi</w:t>
      </w:r>
      <w:r w:rsidRPr="002B2BCE">
        <w:rPr>
          <w:rFonts w:cs="Times New Roman"/>
          <w:szCs w:val="24"/>
        </w:rPr>
        <w:t>.</w:t>
      </w:r>
    </w:p>
    <w:p w14:paraId="034E4033"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DOI":"10.35793/jti.13.1.2018.20763","ISSN":"2301-8364","abstract":"Abstract — Sistem Informasi Geografis (SIG) atau Geographic Information System (GIS) adalah sebuah sistem yang didesain untuk menangkap, menyimpan, memanipulasi, menganalisa, mengatur dan menampilkan seluruh jenis data geografis, misalnya informasi-informasi yang berkaitan dengan sumber daya alam, maka informasi geografis akan berisi mengenai lokasi suatu daerah dan informasi mengenai sumber daya alam yang terkandung pada daerah tersebut. Kabupaten Kepulauan Talaud merupakan salah satu daerah terpencil yang berada di Provinsi Sulawesi Utara, Indonesia yang berbatasan dengan daerah Davao del Sur, Filipina disebelah utara, Ibu Kota Melonguane. Dengan merancang dan membagun sistem informasi geografis mengenai potensi sumber daya alam di Kabupaten Kepulauan Talaud berbasis web, dapat memberikan informasi data-data potensi sumber daya alam di Kabupaten Kepulauan Talaud. Dengan menggunakan metode Waterfall dalam membuat suatu sistem informasi menggunakan bahasa pemprograman PHP, HTML dan MYSQL. Kata kunci — GIS, Potensi, SDA, SIG, Talaud, Web. Abstract — System Information Geographic (SIG) or Geographic Information System (GIS) is a system designed to capture, store, manipulate, analyze, organize and display all types of geographic data, such as information relating to natural resources, geographical information will contain the location of an area and information about the natural resources it contained in the area. Talaud islands Districts is one of the remote areas located in North Sulawesi Province, Indonesia bordering the Davao del Sur, Philippines region to the north, of capital Melonguane. By designing and Building geographic information system on the potential of natural resources in the web based talaud island district, can provide information of potential natural resource data in Talaud Islands District. By using Waterfall method in making an information system using programming language PHP, HTML and MYSQL. Keywords — GIS, Potency, SDA, SIG, Talaud, Web.","author":[{"dropping-particle":"","family":"Sasoeng","given":"Arief A.","non-dropping-particle":"","parse-names":false,"suffix":""},{"dropping-particle":"","family":"Sentinuwo","given":"Steven R.","non-dropping-particle":"","parse-names":false,"suffix":""},{"dropping-particle":"","family":"Rindengan","given":"Yaulie D.Y.","non-dropping-particle":"","parse-names":false,"suffix":""}],"container-title":"Jurnal Teknik Informatika","id":"ITEM-1","issue":"1","issued":{"date-parts":[["2018"]]},"page":"1-8","title":"Rancang Bangun Sistem Informasi Geografis Potensi Sumber Daya Alam Di Kabupaten Talaud Berbasis Web","type":"article-journal","volume":"13"},"uris":["http://www.mendeley.com/documents/?uuid=427111f7-399b-4b96-8af2-e47bfe5616b4"]}],"mendeley":{"formattedCitation":"(Sasoeng et al., 2018)","manualFormatting":"Sasoeng dkk (2018)","plainTextFormattedCitation":"(Sasoeng et al., 2018)","previouslyFormattedCitation":"(Sasoeng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asoeng dkk (2018)</w:t>
      </w:r>
      <w:r w:rsidRPr="002B2BCE">
        <w:rPr>
          <w:rFonts w:cs="Times New Roman"/>
          <w:szCs w:val="24"/>
        </w:rPr>
        <w:fldChar w:fldCharType="end"/>
      </w:r>
      <w:r w:rsidRPr="002B2BCE">
        <w:rPr>
          <w:rFonts w:cs="Times New Roman"/>
          <w:szCs w:val="24"/>
        </w:rPr>
        <w:t xml:space="preserve">, </w:t>
      </w:r>
      <w:r w:rsidRPr="002B2BCE">
        <w:rPr>
          <w:rFonts w:cs="Times New Roman"/>
          <w:i/>
          <w:szCs w:val="24"/>
        </w:rPr>
        <w:t xml:space="preserve">Activity diagram </w:t>
      </w:r>
      <w:r w:rsidRPr="002B2BCE">
        <w:rPr>
          <w:rFonts w:cs="Times New Roman"/>
          <w:szCs w:val="24"/>
        </w:rPr>
        <w:t>adalah gambaran proses atau aliran untuk menunjukkan sebuah proses atau alur pada aplikasi</w:t>
      </w:r>
      <w:r>
        <w:rPr>
          <w:rFonts w:cs="Times New Roman"/>
          <w:szCs w:val="24"/>
        </w:rPr>
        <w:t>. Yang artinya,</w:t>
      </w:r>
      <w:r w:rsidRPr="002B2BCE">
        <w:rPr>
          <w:rFonts w:cs="Times New Roman"/>
          <w:szCs w:val="24"/>
        </w:rPr>
        <w:t xml:space="preserve"> </w:t>
      </w:r>
      <w:bookmarkStart w:id="18" w:name="_Hlk78960481"/>
      <w:r>
        <w:rPr>
          <w:rFonts w:cs="Times New Roman"/>
          <w:i/>
          <w:szCs w:val="24"/>
        </w:rPr>
        <w:t>a</w:t>
      </w:r>
      <w:r w:rsidRPr="002B2BCE">
        <w:rPr>
          <w:rFonts w:cs="Times New Roman"/>
          <w:i/>
          <w:szCs w:val="24"/>
        </w:rPr>
        <w:t>ctivity diagram</w:t>
      </w:r>
      <w:r>
        <w:rPr>
          <w:rFonts w:cs="Times New Roman"/>
          <w:iCs/>
          <w:szCs w:val="24"/>
        </w:rPr>
        <w:t xml:space="preserve"> digunakan untuk memvisualisasi dan m</w:t>
      </w:r>
      <w:r>
        <w:rPr>
          <w:rFonts w:cs="Times New Roman"/>
          <w:szCs w:val="24"/>
        </w:rPr>
        <w:t>enjelaskan</w:t>
      </w:r>
      <w:r w:rsidRPr="002B2BCE">
        <w:rPr>
          <w:rFonts w:cs="Times New Roman"/>
          <w:szCs w:val="24"/>
        </w:rPr>
        <w:t xml:space="preserve"> alur</w:t>
      </w:r>
      <w:r>
        <w:rPr>
          <w:rFonts w:cs="Times New Roman"/>
          <w:szCs w:val="24"/>
        </w:rPr>
        <w:t xml:space="preserve"> dari </w:t>
      </w:r>
      <w:r w:rsidRPr="002B2BCE">
        <w:rPr>
          <w:rFonts w:cs="Times New Roman"/>
          <w:szCs w:val="24"/>
        </w:rPr>
        <w:t>sistem yang dirancang.</w:t>
      </w:r>
      <w:bookmarkEnd w:id="18"/>
    </w:p>
    <w:p w14:paraId="6C018904" w14:textId="77777777" w:rsidR="008151CB" w:rsidRPr="002B2BCE" w:rsidRDefault="008151CB" w:rsidP="008151CB">
      <w:pPr>
        <w:spacing w:line="480" w:lineRule="auto"/>
        <w:ind w:firstLine="720"/>
        <w:jc w:val="both"/>
        <w:rPr>
          <w:rFonts w:cs="Times New Roman"/>
          <w:szCs w:val="24"/>
        </w:rPr>
      </w:pPr>
      <w:r w:rsidRPr="002B2BCE">
        <w:rPr>
          <w:rFonts w:cs="Times New Roman"/>
          <w:i/>
          <w:szCs w:val="24"/>
        </w:rPr>
        <w:t>Activity diagram</w:t>
      </w:r>
      <w:r w:rsidRPr="002B2BCE">
        <w:rPr>
          <w:rFonts w:cs="Times New Roman"/>
          <w:szCs w:val="24"/>
        </w:rPr>
        <w:t xml:space="preserve"> mendeskripsikan proses paralel yang terjadi pada beberapa eksekusi didalam sistem</w:t>
      </w:r>
      <w:r>
        <w:rPr>
          <w:rFonts w:cs="Times New Roman"/>
          <w:szCs w:val="24"/>
        </w:rPr>
        <w:t xml:space="preserve"> tetapi </w:t>
      </w:r>
      <w:r>
        <w:rPr>
          <w:rFonts w:cs="Times New Roman"/>
          <w:i/>
          <w:szCs w:val="24"/>
        </w:rPr>
        <w:t>a</w:t>
      </w:r>
      <w:r w:rsidRPr="002B2BCE">
        <w:rPr>
          <w:rFonts w:cs="Times New Roman"/>
          <w:i/>
          <w:szCs w:val="24"/>
        </w:rPr>
        <w:t>ctivity diagram</w:t>
      </w:r>
      <w:r w:rsidRPr="002B2BCE">
        <w:rPr>
          <w:rFonts w:cs="Times New Roman"/>
          <w:szCs w:val="24"/>
        </w:rPr>
        <w:t xml:space="preserve"> tidak </w:t>
      </w:r>
      <w:r>
        <w:rPr>
          <w:rFonts w:cs="Times New Roman"/>
          <w:szCs w:val="24"/>
        </w:rPr>
        <w:t>menunjukkan</w:t>
      </w:r>
      <w:r w:rsidRPr="002B2BCE">
        <w:rPr>
          <w:rFonts w:cs="Times New Roman"/>
          <w:szCs w:val="24"/>
        </w:rPr>
        <w:t xml:space="preserve"> proses </w:t>
      </w:r>
      <w:r>
        <w:rPr>
          <w:rFonts w:cs="Times New Roman"/>
          <w:szCs w:val="24"/>
        </w:rPr>
        <w:t>didalam</w:t>
      </w:r>
      <w:r w:rsidRPr="002B2BCE">
        <w:rPr>
          <w:rFonts w:cs="Times New Roman"/>
          <w:szCs w:val="24"/>
        </w:rPr>
        <w:t xml:space="preserve"> sistem dan interaksi </w:t>
      </w:r>
      <w:r>
        <w:rPr>
          <w:rFonts w:cs="Times New Roman"/>
          <w:szCs w:val="24"/>
        </w:rPr>
        <w:t>sub</w:t>
      </w:r>
      <w:r w:rsidRPr="002B2BCE">
        <w:rPr>
          <w:rFonts w:cs="Times New Roman"/>
          <w:szCs w:val="24"/>
        </w:rPr>
        <w:t xml:space="preserve">sistem, namun </w:t>
      </w:r>
      <w:r>
        <w:rPr>
          <w:rFonts w:cs="Times New Roman"/>
          <w:szCs w:val="24"/>
        </w:rPr>
        <w:t>hanya menampilkan</w:t>
      </w:r>
      <w:r w:rsidRPr="002B2BCE">
        <w:rPr>
          <w:rFonts w:cs="Times New Roman"/>
          <w:szCs w:val="24"/>
        </w:rPr>
        <w:t xml:space="preserve"> proses dan alur aktivitas pengguna sistem secara umum.</w:t>
      </w:r>
    </w:p>
    <w:p w14:paraId="11F249E8" w14:textId="77777777" w:rsidR="008151CB" w:rsidRPr="002B2BCE" w:rsidRDefault="008151CB" w:rsidP="008151CB">
      <w:pPr>
        <w:keepNext/>
        <w:spacing w:after="0" w:line="480" w:lineRule="auto"/>
        <w:ind w:firstLine="360"/>
        <w:jc w:val="center"/>
        <w:rPr>
          <w:rFonts w:cs="Times New Roman"/>
          <w:szCs w:val="24"/>
        </w:rPr>
      </w:pPr>
      <w:r w:rsidRPr="002B2BCE">
        <w:rPr>
          <w:rFonts w:cs="Times New Roman"/>
          <w:szCs w:val="24"/>
          <w:lang w:val="id-ID" w:eastAsia="id-ID"/>
        </w:rPr>
        <w:lastRenderedPageBreak/>
        <w:drawing>
          <wp:inline distT="0" distB="0" distL="0" distR="0" wp14:anchorId="144BCA05" wp14:editId="3A91E507">
            <wp:extent cx="3253740" cy="2943269"/>
            <wp:effectExtent l="0" t="0" r="3810" b="9525"/>
            <wp:docPr id="19" name="Picture 19" descr="Hasil gambar untuk 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asil gambar untuk activity diagram"/>
                    <pic:cNvPicPr>
                      <a:picLocks noChangeAspect="1" noChangeArrowheads="1"/>
                    </pic:cNvPicPr>
                  </pic:nvPicPr>
                  <pic:blipFill>
                    <a:blip r:embed="rId9"/>
                    <a:srcRect/>
                    <a:stretch>
                      <a:fillRect/>
                    </a:stretch>
                  </pic:blipFill>
                  <pic:spPr bwMode="auto">
                    <a:xfrm>
                      <a:off x="0" y="0"/>
                      <a:ext cx="3271771" cy="2959579"/>
                    </a:xfrm>
                    <a:prstGeom prst="rect">
                      <a:avLst/>
                    </a:prstGeom>
                    <a:noFill/>
                    <a:ln w="9525">
                      <a:noFill/>
                      <a:miter lim="800000"/>
                      <a:headEnd/>
                      <a:tailEnd/>
                    </a:ln>
                  </pic:spPr>
                </pic:pic>
              </a:graphicData>
            </a:graphic>
          </wp:inline>
        </w:drawing>
      </w:r>
    </w:p>
    <w:p w14:paraId="1709FF9B" w14:textId="6476787B" w:rsidR="008151CB" w:rsidRPr="002B2BCE" w:rsidRDefault="008151CB" w:rsidP="008151CB">
      <w:pPr>
        <w:pStyle w:val="Caption"/>
        <w:jc w:val="center"/>
        <w:rPr>
          <w:rFonts w:cs="Times New Roman"/>
          <w:b/>
          <w:i w:val="0"/>
          <w:color w:val="auto"/>
          <w:sz w:val="24"/>
          <w:szCs w:val="24"/>
        </w:rPr>
      </w:pPr>
      <w:bookmarkStart w:id="19" w:name="_Toc79059212"/>
      <w:r w:rsidRPr="002B2BCE">
        <w:rPr>
          <w:rFonts w:cs="Times New Roman"/>
          <w:b/>
          <w:i w:val="0"/>
          <w:color w:val="auto"/>
          <w:sz w:val="24"/>
          <w:szCs w:val="24"/>
        </w:rPr>
        <w:t>Gambar 2.</w:t>
      </w:r>
      <w:r w:rsidRPr="002B2BCE">
        <w:rPr>
          <w:rFonts w:cs="Times New Roman"/>
          <w:b/>
          <w:i w:val="0"/>
          <w:color w:val="auto"/>
          <w:sz w:val="24"/>
          <w:szCs w:val="24"/>
        </w:rPr>
        <w:fldChar w:fldCharType="begin"/>
      </w:r>
      <w:r w:rsidRPr="002B2BCE">
        <w:rPr>
          <w:rFonts w:cs="Times New Roman"/>
          <w:b/>
          <w:i w:val="0"/>
          <w:color w:val="auto"/>
          <w:sz w:val="24"/>
          <w:szCs w:val="24"/>
        </w:rPr>
        <w:instrText xml:space="preserve"> SEQ Gambar_2. \* ARABIC </w:instrText>
      </w:r>
      <w:r w:rsidRPr="002B2BCE">
        <w:rPr>
          <w:rFonts w:cs="Times New Roman"/>
          <w:b/>
          <w:i w:val="0"/>
          <w:color w:val="auto"/>
          <w:sz w:val="24"/>
          <w:szCs w:val="24"/>
        </w:rPr>
        <w:fldChar w:fldCharType="separate"/>
      </w:r>
      <w:r w:rsidR="00054745">
        <w:rPr>
          <w:rFonts w:cs="Times New Roman"/>
          <w:b/>
          <w:i w:val="0"/>
          <w:color w:val="auto"/>
          <w:sz w:val="24"/>
          <w:szCs w:val="24"/>
        </w:rPr>
        <w:t>2</w:t>
      </w:r>
      <w:r w:rsidRPr="002B2BCE">
        <w:rPr>
          <w:rFonts w:cs="Times New Roman"/>
          <w:b/>
          <w:i w:val="0"/>
          <w:color w:val="auto"/>
          <w:sz w:val="24"/>
          <w:szCs w:val="24"/>
        </w:rPr>
        <w:fldChar w:fldCharType="end"/>
      </w:r>
      <w:r w:rsidRPr="002B2BCE">
        <w:rPr>
          <w:rFonts w:cs="Times New Roman"/>
          <w:b/>
          <w:i w:val="0"/>
          <w:color w:val="auto"/>
          <w:sz w:val="24"/>
          <w:szCs w:val="24"/>
        </w:rPr>
        <w:t xml:space="preserve"> </w:t>
      </w:r>
      <w:r w:rsidRPr="002B2BCE">
        <w:rPr>
          <w:rFonts w:cs="Times New Roman"/>
          <w:i w:val="0"/>
          <w:color w:val="auto"/>
          <w:sz w:val="24"/>
          <w:szCs w:val="24"/>
        </w:rPr>
        <w:t>Activity Diagram</w:t>
      </w:r>
      <w:bookmarkEnd w:id="19"/>
    </w:p>
    <w:p w14:paraId="759FAB3B" w14:textId="77777777" w:rsidR="008151CB" w:rsidRPr="002B2BCE" w:rsidRDefault="008151CB" w:rsidP="008151CB">
      <w:pPr>
        <w:pStyle w:val="ListParagraph"/>
        <w:numPr>
          <w:ilvl w:val="3"/>
          <w:numId w:val="24"/>
        </w:numPr>
        <w:spacing w:line="480" w:lineRule="auto"/>
        <w:jc w:val="both"/>
        <w:outlineLvl w:val="3"/>
        <w:rPr>
          <w:rFonts w:cs="Times New Roman"/>
          <w:b/>
          <w:i/>
          <w:szCs w:val="24"/>
        </w:rPr>
      </w:pPr>
      <w:bookmarkStart w:id="20" w:name="_Toc83038007"/>
      <w:r w:rsidRPr="002B2BCE">
        <w:rPr>
          <w:rFonts w:cs="Times New Roman"/>
          <w:b/>
          <w:i/>
          <w:szCs w:val="24"/>
        </w:rPr>
        <w:t>Sequence Diagram</w:t>
      </w:r>
      <w:bookmarkEnd w:id="20"/>
    </w:p>
    <w:p w14:paraId="0978F30B"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854522e-b409-4604-b974-ced5c4280553"]}],"mendeley":{"formattedCitation":"(Sasmito, 2017)","manualFormatting":"Sasmito (2017)","plainTextFormattedCitation":"(Sasmito, 2017)","previouslyFormattedCitation":"(Sasmito, 2017)"},"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asmito (2017)</w:t>
      </w:r>
      <w:r w:rsidRPr="002B2BCE">
        <w:rPr>
          <w:rFonts w:cs="Times New Roman"/>
          <w:szCs w:val="24"/>
        </w:rPr>
        <w:fldChar w:fldCharType="end"/>
      </w:r>
      <w:r w:rsidRPr="002B2BCE">
        <w:rPr>
          <w:rFonts w:cs="Times New Roman"/>
          <w:szCs w:val="24"/>
        </w:rPr>
        <w:t xml:space="preserve">, mengatakan bahwa </w:t>
      </w:r>
      <w:r w:rsidRPr="002B2BCE">
        <w:rPr>
          <w:rFonts w:cs="Times New Roman"/>
          <w:i/>
          <w:szCs w:val="24"/>
        </w:rPr>
        <w:t>Sequence diagram</w:t>
      </w:r>
      <w:r w:rsidRPr="002B2BCE">
        <w:rPr>
          <w:rFonts w:cs="Times New Roman"/>
          <w:szCs w:val="24"/>
        </w:rPr>
        <w:t xml:space="preserve"> adalah diagram interaksi yang menekankan pada pengaturan waktu dari pesan-pesan. </w:t>
      </w:r>
      <w:r w:rsidRPr="002B2BCE">
        <w:rPr>
          <w:rFonts w:cs="Times New Roman"/>
          <w:i/>
          <w:szCs w:val="24"/>
        </w:rPr>
        <w:t xml:space="preserve">Sequence diagram </w:t>
      </w:r>
      <w:r>
        <w:rPr>
          <w:rFonts w:cs="Times New Roman"/>
          <w:szCs w:val="24"/>
        </w:rPr>
        <w:t>menunjukkan</w:t>
      </w:r>
      <w:r w:rsidRPr="002B2BCE">
        <w:rPr>
          <w:rFonts w:cs="Times New Roman"/>
          <w:szCs w:val="24"/>
        </w:rPr>
        <w:t xml:space="preserve"> </w:t>
      </w:r>
      <w:r>
        <w:rPr>
          <w:rFonts w:cs="Times New Roman"/>
          <w:szCs w:val="24"/>
        </w:rPr>
        <w:t>korelasi</w:t>
      </w:r>
      <w:r w:rsidRPr="002B2BCE">
        <w:rPr>
          <w:rFonts w:cs="Times New Roman"/>
          <w:szCs w:val="24"/>
        </w:rPr>
        <w:t xml:space="preserve"> pengguna dengan sistem pada pesan-pesan yang dikirim antar obyek dalam sistem.</w:t>
      </w:r>
    </w:p>
    <w:p w14:paraId="0010A32C"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73230f57-3b88-455c-8d40-818767a68ab9"]}],"mendeley":{"formattedCitation":"(Suendri, 2018)","manualFormatting":"Suendri (2018)","plainTextFormattedCitation":"(Suendri, 2018)","previouslyFormattedCitation":"(Suendri,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uendri (2018)</w:t>
      </w:r>
      <w:r w:rsidRPr="002B2BCE">
        <w:rPr>
          <w:rFonts w:cs="Times New Roman"/>
          <w:szCs w:val="24"/>
        </w:rPr>
        <w:fldChar w:fldCharType="end"/>
      </w:r>
      <w:r w:rsidRPr="002B2BCE">
        <w:rPr>
          <w:rFonts w:cs="Times New Roman"/>
          <w:szCs w:val="24"/>
        </w:rPr>
        <w:t xml:space="preserve">, </w:t>
      </w:r>
      <w:r w:rsidRPr="002B2BCE">
        <w:rPr>
          <w:rFonts w:cs="Times New Roman"/>
          <w:i/>
          <w:szCs w:val="24"/>
        </w:rPr>
        <w:t xml:space="preserve">Sequence diagram </w:t>
      </w:r>
      <w:r w:rsidRPr="002B2BCE">
        <w:rPr>
          <w:rFonts w:cs="Times New Roman"/>
          <w:szCs w:val="24"/>
        </w:rPr>
        <w:t xml:space="preserve">adalah gambaran tahap demi tahap, termasuk kronologi atau urutan perubahan secara logis yang seharusnya dilakukan untuk menghasilkan sesuatu yang sesuai dengan </w:t>
      </w:r>
      <w:r w:rsidRPr="002B2BCE">
        <w:rPr>
          <w:rFonts w:cs="Times New Roman"/>
          <w:i/>
          <w:szCs w:val="24"/>
        </w:rPr>
        <w:t>use case diagram</w:t>
      </w:r>
      <w:r w:rsidRPr="002B2BCE">
        <w:rPr>
          <w:rFonts w:cs="Times New Roman"/>
          <w:szCs w:val="24"/>
        </w:rPr>
        <w:t>.</w:t>
      </w:r>
    </w:p>
    <w:p w14:paraId="19508EFA"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Dengan kata lain, </w:t>
      </w:r>
      <w:r>
        <w:rPr>
          <w:rFonts w:cs="Times New Roman"/>
          <w:szCs w:val="24"/>
        </w:rPr>
        <w:t>s</w:t>
      </w:r>
      <w:r w:rsidRPr="002B2BCE">
        <w:rPr>
          <w:rFonts w:cs="Times New Roman"/>
          <w:i/>
          <w:szCs w:val="24"/>
        </w:rPr>
        <w:t xml:space="preserve">equence diagram </w:t>
      </w:r>
      <w:r>
        <w:rPr>
          <w:rFonts w:cs="Times New Roman"/>
          <w:szCs w:val="24"/>
        </w:rPr>
        <w:t>menampilkan</w:t>
      </w:r>
      <w:r w:rsidRPr="002B2BCE">
        <w:rPr>
          <w:rFonts w:cs="Times New Roman"/>
          <w:szCs w:val="24"/>
        </w:rPr>
        <w:t xml:space="preserve"> diagram yang menggambarkan </w:t>
      </w:r>
      <w:r>
        <w:rPr>
          <w:rFonts w:cs="Times New Roman"/>
          <w:szCs w:val="24"/>
        </w:rPr>
        <w:t>kerja sama yang</w:t>
      </w:r>
      <w:r w:rsidRPr="002B2BCE">
        <w:rPr>
          <w:rFonts w:cs="Times New Roman"/>
          <w:szCs w:val="24"/>
        </w:rPr>
        <w:t xml:space="preserve"> dinamis antar objek dalam sistem. Fungsi dari</w:t>
      </w:r>
      <w:bookmarkStart w:id="21" w:name="_Hlk78968225"/>
      <w:r w:rsidRPr="002B2BCE">
        <w:rPr>
          <w:rFonts w:cs="Times New Roman"/>
          <w:szCs w:val="24"/>
        </w:rPr>
        <w:t xml:space="preserve"> </w:t>
      </w:r>
      <w:r w:rsidRPr="002B2BCE">
        <w:rPr>
          <w:rFonts w:cs="Times New Roman"/>
          <w:i/>
          <w:szCs w:val="24"/>
        </w:rPr>
        <w:t>Sequence diagram</w:t>
      </w:r>
      <w:r w:rsidRPr="002B2BCE">
        <w:rPr>
          <w:rFonts w:cs="Times New Roman"/>
          <w:szCs w:val="24"/>
        </w:rPr>
        <w:t xml:space="preserve"> </w:t>
      </w:r>
      <w:r>
        <w:rPr>
          <w:rFonts w:cs="Times New Roman"/>
          <w:szCs w:val="24"/>
        </w:rPr>
        <w:t>yaitu sebagai sketsa</w:t>
      </w:r>
      <w:r w:rsidRPr="002B2BCE">
        <w:rPr>
          <w:rFonts w:cs="Times New Roman"/>
          <w:szCs w:val="24"/>
        </w:rPr>
        <w:t xml:space="preserve"> </w:t>
      </w:r>
      <w:bookmarkEnd w:id="21"/>
      <w:r w:rsidRPr="002B2BCE">
        <w:rPr>
          <w:rFonts w:cs="Times New Roman"/>
          <w:szCs w:val="24"/>
        </w:rPr>
        <w:t xml:space="preserve">rangkaian pesan yang dikirim </w:t>
      </w:r>
      <w:r>
        <w:rPr>
          <w:rFonts w:cs="Times New Roman"/>
          <w:szCs w:val="24"/>
        </w:rPr>
        <w:t>via</w:t>
      </w:r>
      <w:r w:rsidRPr="002B2BCE">
        <w:rPr>
          <w:rFonts w:cs="Times New Roman"/>
          <w:szCs w:val="24"/>
        </w:rPr>
        <w:t xml:space="preserve"> objek yang saling berinteraksi didalam sistem. </w:t>
      </w:r>
      <w:r w:rsidRPr="002B2BCE">
        <w:rPr>
          <w:rFonts w:cs="Times New Roman"/>
          <w:i/>
          <w:szCs w:val="24"/>
        </w:rPr>
        <w:t>Sequence diagram</w:t>
      </w:r>
      <w:r>
        <w:rPr>
          <w:rFonts w:cs="Times New Roman"/>
          <w:i/>
          <w:szCs w:val="24"/>
        </w:rPr>
        <w:t xml:space="preserve"> </w:t>
      </w:r>
      <w:r>
        <w:rPr>
          <w:rFonts w:cs="Times New Roman"/>
          <w:iCs/>
          <w:szCs w:val="24"/>
        </w:rPr>
        <w:t>memiliki</w:t>
      </w:r>
      <w:r w:rsidRPr="002B2BCE">
        <w:rPr>
          <w:rFonts w:cs="Times New Roman"/>
          <w:szCs w:val="24"/>
        </w:rPr>
        <w:t xml:space="preserve"> beberapa komponen</w:t>
      </w:r>
      <w:r>
        <w:rPr>
          <w:rFonts w:cs="Times New Roman"/>
          <w:szCs w:val="24"/>
        </w:rPr>
        <w:t xml:space="preserve"> penting</w:t>
      </w:r>
      <w:r w:rsidRPr="002B2BCE">
        <w:rPr>
          <w:rFonts w:cs="Times New Roman"/>
          <w:szCs w:val="24"/>
        </w:rPr>
        <w:t>, yaitu:</w:t>
      </w:r>
    </w:p>
    <w:p w14:paraId="4289C4F1" w14:textId="77777777" w:rsidR="008151CB" w:rsidRPr="002B2BCE" w:rsidRDefault="008151CB" w:rsidP="008151CB">
      <w:pPr>
        <w:pStyle w:val="ListParagraph"/>
        <w:numPr>
          <w:ilvl w:val="0"/>
          <w:numId w:val="20"/>
        </w:numPr>
        <w:spacing w:line="480" w:lineRule="auto"/>
        <w:ind w:left="720"/>
        <w:jc w:val="both"/>
        <w:rPr>
          <w:rFonts w:cs="Times New Roman"/>
          <w:szCs w:val="24"/>
        </w:rPr>
      </w:pPr>
      <w:r w:rsidRPr="002B2BCE">
        <w:rPr>
          <w:rFonts w:cs="Times New Roman"/>
          <w:szCs w:val="24"/>
        </w:rPr>
        <w:lastRenderedPageBreak/>
        <w:t>Objek</w:t>
      </w:r>
    </w:p>
    <w:p w14:paraId="3A553AEB"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 xml:space="preserve">Komponen yang berbentuk persegi yang mewakili sebuah </w:t>
      </w:r>
      <w:r w:rsidRPr="002B2BCE">
        <w:rPr>
          <w:rFonts w:cs="Times New Roman"/>
          <w:i/>
          <w:szCs w:val="24"/>
        </w:rPr>
        <w:t>class</w:t>
      </w:r>
      <w:r w:rsidRPr="002B2BCE">
        <w:rPr>
          <w:rFonts w:cs="Times New Roman"/>
          <w:szCs w:val="24"/>
        </w:rPr>
        <w:t xml:space="preserve"> atau objek. Komponen objek </w:t>
      </w:r>
      <w:r>
        <w:rPr>
          <w:rFonts w:cs="Times New Roman"/>
          <w:szCs w:val="24"/>
        </w:rPr>
        <w:t>digunakan</w:t>
      </w:r>
      <w:r w:rsidRPr="002B2BCE">
        <w:rPr>
          <w:rFonts w:cs="Times New Roman"/>
          <w:szCs w:val="24"/>
        </w:rPr>
        <w:t xml:space="preserve"> untuk mendemonstrasikan </w:t>
      </w:r>
      <w:r w:rsidRPr="0001697D">
        <w:rPr>
          <w:rFonts w:cs="Times New Roman"/>
          <w:i/>
          <w:iCs/>
          <w:szCs w:val="24"/>
        </w:rPr>
        <w:t>job</w:t>
      </w:r>
      <w:r>
        <w:rPr>
          <w:rFonts w:cs="Times New Roman"/>
          <w:szCs w:val="24"/>
        </w:rPr>
        <w:t xml:space="preserve"> </w:t>
      </w:r>
      <w:r w:rsidRPr="002B2BCE">
        <w:rPr>
          <w:rFonts w:cs="Times New Roman"/>
          <w:szCs w:val="24"/>
        </w:rPr>
        <w:t>objek di sistem.</w:t>
      </w:r>
    </w:p>
    <w:p w14:paraId="72C22A2D" w14:textId="77777777" w:rsidR="008151CB" w:rsidRPr="002B2BCE" w:rsidRDefault="008151CB" w:rsidP="008151CB">
      <w:pPr>
        <w:pStyle w:val="ListParagraph"/>
        <w:numPr>
          <w:ilvl w:val="0"/>
          <w:numId w:val="20"/>
        </w:numPr>
        <w:spacing w:line="480" w:lineRule="auto"/>
        <w:ind w:left="720"/>
        <w:jc w:val="both"/>
        <w:rPr>
          <w:rFonts w:cs="Times New Roman"/>
          <w:szCs w:val="24"/>
        </w:rPr>
      </w:pPr>
      <w:r w:rsidRPr="002B2BCE">
        <w:rPr>
          <w:rFonts w:cs="Times New Roman"/>
          <w:i/>
          <w:szCs w:val="24"/>
        </w:rPr>
        <w:t>Activation Boxes</w:t>
      </w:r>
    </w:p>
    <w:p w14:paraId="1DD8F444"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Komponen yang berbentuk persegi panjang yang menggambarkan waktu yang dibutuhkan objek untuk menyelesaikan tugas.</w:t>
      </w:r>
    </w:p>
    <w:p w14:paraId="271F882E" w14:textId="77777777" w:rsidR="008151CB" w:rsidRPr="002B2BCE" w:rsidRDefault="008151CB" w:rsidP="008151CB">
      <w:pPr>
        <w:pStyle w:val="ListParagraph"/>
        <w:numPr>
          <w:ilvl w:val="0"/>
          <w:numId w:val="20"/>
        </w:numPr>
        <w:spacing w:line="480" w:lineRule="auto"/>
        <w:ind w:left="720"/>
        <w:jc w:val="both"/>
        <w:rPr>
          <w:rFonts w:cs="Times New Roman"/>
          <w:szCs w:val="24"/>
        </w:rPr>
      </w:pPr>
      <w:r w:rsidRPr="002B2BCE">
        <w:rPr>
          <w:rFonts w:cs="Times New Roman"/>
          <w:szCs w:val="24"/>
        </w:rPr>
        <w:t>Aktor</w:t>
      </w:r>
    </w:p>
    <w:p w14:paraId="7FB81E61"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 xml:space="preserve">Komponen yang berbentuk </w:t>
      </w:r>
      <w:r w:rsidRPr="002B2BCE">
        <w:rPr>
          <w:rFonts w:cs="Times New Roman"/>
          <w:i/>
          <w:szCs w:val="24"/>
        </w:rPr>
        <w:t>stick figure</w:t>
      </w:r>
      <w:r w:rsidRPr="002B2BCE">
        <w:rPr>
          <w:rFonts w:cs="Times New Roman"/>
          <w:szCs w:val="24"/>
        </w:rPr>
        <w:t xml:space="preserve"> untuk mewakili seorang pengguna yang sedang berinteraksi dengan sistem.</w:t>
      </w:r>
    </w:p>
    <w:p w14:paraId="55726EFD" w14:textId="77777777" w:rsidR="008151CB" w:rsidRPr="002B2BCE" w:rsidRDefault="008151CB" w:rsidP="008151CB">
      <w:pPr>
        <w:pStyle w:val="ListParagraph"/>
        <w:numPr>
          <w:ilvl w:val="0"/>
          <w:numId w:val="20"/>
        </w:numPr>
        <w:spacing w:line="480" w:lineRule="auto"/>
        <w:ind w:left="720"/>
        <w:jc w:val="both"/>
        <w:rPr>
          <w:rFonts w:cs="Times New Roman"/>
          <w:szCs w:val="24"/>
        </w:rPr>
      </w:pPr>
      <w:r w:rsidRPr="002B2BCE">
        <w:rPr>
          <w:rFonts w:cs="Times New Roman"/>
          <w:i/>
          <w:szCs w:val="24"/>
        </w:rPr>
        <w:t>Lifeline</w:t>
      </w:r>
    </w:p>
    <w:p w14:paraId="2218D493" w14:textId="77777777" w:rsidR="008151CB" w:rsidRPr="002B2BCE" w:rsidRDefault="008151CB" w:rsidP="008151CB">
      <w:pPr>
        <w:pStyle w:val="ListParagraph"/>
        <w:spacing w:line="480" w:lineRule="auto"/>
        <w:jc w:val="both"/>
        <w:rPr>
          <w:rFonts w:cs="Times New Roman"/>
          <w:szCs w:val="24"/>
        </w:rPr>
      </w:pPr>
      <w:r w:rsidRPr="002B2BCE">
        <w:rPr>
          <w:rFonts w:cs="Times New Roman"/>
          <w:szCs w:val="24"/>
        </w:rPr>
        <w:t>Komponen yang berbentuk garis putus-putus untuk menggambarkan aktivitas dari objek.</w:t>
      </w:r>
    </w:p>
    <w:p w14:paraId="2D9FDE20" w14:textId="77777777" w:rsidR="008151CB" w:rsidRPr="002B2BCE" w:rsidRDefault="008151CB" w:rsidP="008151CB">
      <w:pPr>
        <w:pStyle w:val="ListParagraph"/>
        <w:numPr>
          <w:ilvl w:val="2"/>
          <w:numId w:val="24"/>
        </w:numPr>
        <w:spacing w:line="480" w:lineRule="auto"/>
        <w:jc w:val="both"/>
        <w:outlineLvl w:val="2"/>
        <w:rPr>
          <w:rFonts w:cs="Times New Roman"/>
          <w:i/>
          <w:szCs w:val="24"/>
        </w:rPr>
      </w:pPr>
      <w:bookmarkStart w:id="22" w:name="_Toc83038008"/>
      <w:r w:rsidRPr="002B2BCE">
        <w:rPr>
          <w:rFonts w:cs="Times New Roman"/>
          <w:b/>
          <w:i/>
          <w:szCs w:val="24"/>
        </w:rPr>
        <w:t>PHP</w:t>
      </w:r>
      <w:bookmarkEnd w:id="22"/>
    </w:p>
    <w:p w14:paraId="6919397B"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abstract":"Perusahaan Daerah Air Minum (PDAM) Kota Ternate merupakan Badan Usaha Milik Daerah (BUMD) yang pelayanan pengaduan air kepada pelanggan masih bersifat konvensional dimana pelanggan yang ingin mengadukan keluhannya harus datang ke kantor unit wilayah PDAM Kota Ternate proses penggaduanpun hanya dapat dilakukan pada hari kerja yaitu Senin - Jumat mulai dari Pukul 07.30 - 15.00 wit. Diluar waktu tersebut pelanggan tidak dapat menyampaikan keluhannya sehingga dianggap kurang efektif. Penilitian ini dilakukan pada kantor Perusahaan Air Minum (PDAM) Kota Ternate, Bertujuan untuk merancang Sistem Informasi Pengaduan Pelanggan Air Berbasis Web, Metode pengumpulan data yang digunakan Observasi, wawancara, Metode Pendekatan dan Pengembangan Sistem menggunakan pendekatan sistem Bottom-up dan model pengembangan sistem secara waterfall dengan model rancangan Sistem DFD dan ERD. Bahasa Pemrograman yang digunakan adalah HTML, CSS, PHP, serta databasenya menggunakan MySQl. Metode Pengujian Sistem yang digunakan adalah metode uji blackbox yaitu menguji setiap fungsi menu-menu yang ada pada sistem. dengan adanya sistem ini diharapkan mempermudah pelanggan dalam mengadukan keluhan air di manapun dan kapanpun tanpa harus datang ke kantor PDAM Kota Ternate","author":[{"dropping-particle":"","family":"Nofyat","given":"","non-dropping-particle":"","parse-names":false,"suffix":""},{"dropping-particle":"","family":"Ibrahim","given":"Adelina","non-dropping-particle":"","parse-names":false,"suffix":""},{"dropping-particle":"","family":"Ambarita","given":"Arisandy","non-dropping-particle":"","parse-names":false,"suffix":""}],"container-title":"Ijis","id":"ITEM-1","issue":"April","issued":{"date-parts":[["2018"]]},"page":"10","title":"SISTEM INFORMASI PENGADUAN PELANGGAN AIR BERBASIS WEBSITE PADA PDAM KOTA TERNATE","type":"article-journal","volume":"3"},"uris":["http://www.mendeley.com/documents/?uuid=89d24fa2-2ce8-4e1c-b9fd-31b663df456c"]}],"mendeley":{"formattedCitation":"(Nofyat et al., 2018)","manualFormatting":"Nofyat dkk (2018)","plainTextFormattedCitation":"(Nofyat et al., 2018)","previouslyFormattedCitation":"(Nofyat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Nofyat dkk (2018)</w:t>
      </w:r>
      <w:r w:rsidRPr="002B2BCE">
        <w:rPr>
          <w:rFonts w:cs="Times New Roman"/>
          <w:szCs w:val="24"/>
        </w:rPr>
        <w:fldChar w:fldCharType="end"/>
      </w:r>
      <w:r w:rsidRPr="002B2BCE">
        <w:rPr>
          <w:rFonts w:cs="Times New Roman"/>
          <w:szCs w:val="24"/>
        </w:rPr>
        <w:t xml:space="preserve">, PHP atau </w:t>
      </w:r>
      <w:r w:rsidRPr="002B2BCE">
        <w:rPr>
          <w:rFonts w:cs="Times New Roman"/>
          <w:i/>
          <w:szCs w:val="24"/>
        </w:rPr>
        <w:t>Hypertext Preprocessor</w:t>
      </w:r>
      <w:r w:rsidRPr="002B2BCE">
        <w:rPr>
          <w:rFonts w:cs="Times New Roman"/>
          <w:szCs w:val="24"/>
        </w:rPr>
        <w:t xml:space="preserve"> adalah skrip yang bersifat </w:t>
      </w:r>
      <w:r w:rsidRPr="002B2BCE">
        <w:rPr>
          <w:rFonts w:cs="Times New Roman"/>
          <w:i/>
          <w:szCs w:val="24"/>
        </w:rPr>
        <w:t>server-side</w:t>
      </w:r>
      <w:r w:rsidRPr="002B2BCE">
        <w:rPr>
          <w:rFonts w:cs="Times New Roman"/>
          <w:szCs w:val="24"/>
        </w:rPr>
        <w:t xml:space="preserve"> yang ditambahkan kedalam HTML. Bahasa pemrograman PHP merupakan proses penerjemah baris sumber menjadi kode-kode mesin yang dapat dipahami komputer secara langsung saat baris kode dijalankan.</w:t>
      </w:r>
    </w:p>
    <w:p w14:paraId="07BF04F2" w14:textId="77777777" w:rsidR="008151CB" w:rsidRPr="002B2BCE" w:rsidRDefault="008151CB" w:rsidP="008151CB">
      <w:pPr>
        <w:spacing w:line="480" w:lineRule="auto"/>
        <w:ind w:firstLine="720"/>
        <w:jc w:val="both"/>
        <w:rPr>
          <w:rFonts w:cs="Times New Roman"/>
          <w:szCs w:val="24"/>
        </w:rPr>
      </w:pPr>
      <w:bookmarkStart w:id="23" w:name="_Hlk78968117"/>
      <w:r w:rsidRPr="002B2BCE">
        <w:rPr>
          <w:rFonts w:cs="Times New Roman"/>
          <w:szCs w:val="24"/>
        </w:rPr>
        <w:t xml:space="preserve">Bahasa pemrograman PHP </w:t>
      </w:r>
      <w:r>
        <w:rPr>
          <w:rFonts w:cs="Times New Roman"/>
          <w:szCs w:val="24"/>
        </w:rPr>
        <w:t>mampu</w:t>
      </w:r>
      <w:r w:rsidRPr="002B2BCE">
        <w:rPr>
          <w:rFonts w:cs="Times New Roman"/>
          <w:szCs w:val="24"/>
        </w:rPr>
        <w:t xml:space="preserve"> </w:t>
      </w:r>
      <w:r>
        <w:rPr>
          <w:rFonts w:cs="Times New Roman"/>
          <w:szCs w:val="24"/>
        </w:rPr>
        <w:t xml:space="preserve">melaksanakan </w:t>
      </w:r>
      <w:r w:rsidRPr="002B2BCE">
        <w:rPr>
          <w:rFonts w:cs="Times New Roman"/>
          <w:szCs w:val="24"/>
        </w:rPr>
        <w:t xml:space="preserve">konsep OOP (pemrograman berbasis objek) </w:t>
      </w:r>
      <w:r>
        <w:rPr>
          <w:rFonts w:cs="Times New Roman"/>
          <w:szCs w:val="24"/>
        </w:rPr>
        <w:t>seperti bahasa j</w:t>
      </w:r>
      <w:r w:rsidRPr="002B2BCE">
        <w:rPr>
          <w:rFonts w:cs="Times New Roman"/>
          <w:szCs w:val="24"/>
        </w:rPr>
        <w:t>ava dan C++.</w:t>
      </w:r>
      <w:r>
        <w:rPr>
          <w:rFonts w:cs="Times New Roman"/>
          <w:szCs w:val="24"/>
        </w:rPr>
        <w:t xml:space="preserve"> S</w:t>
      </w:r>
      <w:r w:rsidRPr="002B2BCE">
        <w:rPr>
          <w:rFonts w:cs="Times New Roman"/>
          <w:szCs w:val="24"/>
        </w:rPr>
        <w:t>ebagai bahasa pemrograman berbasis web</w:t>
      </w:r>
      <w:r>
        <w:rPr>
          <w:rFonts w:cs="Times New Roman"/>
          <w:szCs w:val="24"/>
        </w:rPr>
        <w:t xml:space="preserve"> PHP memiliki beberapa keunggulan</w:t>
      </w:r>
      <w:r w:rsidRPr="002B2BCE">
        <w:rPr>
          <w:rFonts w:cs="Times New Roman"/>
          <w:szCs w:val="24"/>
        </w:rPr>
        <w:t>, yaitu:</w:t>
      </w:r>
    </w:p>
    <w:bookmarkEnd w:id="23"/>
    <w:p w14:paraId="462D628C"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 xml:space="preserve">PHP dapat diunduh </w:t>
      </w:r>
      <w:r>
        <w:rPr>
          <w:rFonts w:cs="Times New Roman"/>
          <w:szCs w:val="24"/>
        </w:rPr>
        <w:t>sekaligus</w:t>
      </w:r>
      <w:r w:rsidRPr="002B2BCE">
        <w:rPr>
          <w:rFonts w:cs="Times New Roman"/>
          <w:szCs w:val="24"/>
        </w:rPr>
        <w:t xml:space="preserve"> digunakan secara gratis.</w:t>
      </w:r>
    </w:p>
    <w:p w14:paraId="562A7C42"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lastRenderedPageBreak/>
        <w:t>PHP berlisensi</w:t>
      </w:r>
      <w:r>
        <w:rPr>
          <w:rFonts w:cs="Times New Roman"/>
          <w:szCs w:val="24"/>
        </w:rPr>
        <w:t>kan</w:t>
      </w:r>
      <w:r w:rsidRPr="002B2BCE">
        <w:rPr>
          <w:rFonts w:cs="Times New Roman"/>
          <w:szCs w:val="24"/>
        </w:rPr>
        <w:t xml:space="preserve"> GNU</w:t>
      </w:r>
      <w:r>
        <w:rPr>
          <w:rFonts w:cs="Times New Roman"/>
          <w:szCs w:val="24"/>
        </w:rPr>
        <w:t xml:space="preserve"> GPL atau</w:t>
      </w:r>
      <w:r w:rsidRPr="002B2BCE">
        <w:rPr>
          <w:rFonts w:cs="Times New Roman"/>
          <w:szCs w:val="24"/>
        </w:rPr>
        <w:t xml:space="preserve"> </w:t>
      </w:r>
      <w:r w:rsidRPr="002B2BCE">
        <w:rPr>
          <w:rFonts w:cs="Times New Roman"/>
          <w:i/>
          <w:szCs w:val="24"/>
        </w:rPr>
        <w:t>General Public License</w:t>
      </w:r>
      <w:r w:rsidRPr="002B2BCE">
        <w:rPr>
          <w:rFonts w:cs="Times New Roman"/>
          <w:szCs w:val="24"/>
        </w:rPr>
        <w:t xml:space="preserve">. </w:t>
      </w:r>
      <w:bookmarkStart w:id="24" w:name="_Hlk78960621"/>
      <w:r w:rsidRPr="002B2BCE">
        <w:rPr>
          <w:rFonts w:cs="Times New Roman"/>
          <w:szCs w:val="24"/>
        </w:rPr>
        <w:t xml:space="preserve">Hal tersebut </w:t>
      </w:r>
      <w:r>
        <w:rPr>
          <w:rFonts w:cs="Times New Roman"/>
          <w:szCs w:val="24"/>
        </w:rPr>
        <w:t xml:space="preserve">menjelaskan bahwa </w:t>
      </w:r>
      <w:r w:rsidRPr="002B2BCE">
        <w:rPr>
          <w:rFonts w:cs="Times New Roman"/>
          <w:szCs w:val="24"/>
        </w:rPr>
        <w:t xml:space="preserve">seluruh versi PHP </w:t>
      </w:r>
      <w:r>
        <w:rPr>
          <w:rFonts w:cs="Times New Roman"/>
          <w:szCs w:val="24"/>
        </w:rPr>
        <w:t>adalah</w:t>
      </w:r>
      <w:r w:rsidRPr="002B2BCE">
        <w:rPr>
          <w:rFonts w:cs="Times New Roman"/>
          <w:szCs w:val="24"/>
        </w:rPr>
        <w:t xml:space="preserve"> gratis.</w:t>
      </w:r>
      <w:bookmarkEnd w:id="24"/>
    </w:p>
    <w:p w14:paraId="36EDE34B"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 xml:space="preserve">PHP memiliki performa </w:t>
      </w:r>
      <w:r>
        <w:rPr>
          <w:rFonts w:cs="Times New Roman"/>
          <w:szCs w:val="24"/>
        </w:rPr>
        <w:t xml:space="preserve">yang mumpuni </w:t>
      </w:r>
      <w:r w:rsidRPr="002B2BCE">
        <w:rPr>
          <w:rFonts w:cs="Times New Roman"/>
          <w:szCs w:val="24"/>
        </w:rPr>
        <w:t>dan efisien.</w:t>
      </w:r>
    </w:p>
    <w:p w14:paraId="5F357CA0"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 xml:space="preserve">PHP dapat mendukung hampir seluruh </w:t>
      </w:r>
      <w:r w:rsidRPr="002B2BCE">
        <w:rPr>
          <w:rFonts w:cs="Times New Roman"/>
          <w:i/>
          <w:szCs w:val="24"/>
        </w:rPr>
        <w:t>database</w:t>
      </w:r>
      <w:r w:rsidRPr="002B2BCE">
        <w:rPr>
          <w:rFonts w:cs="Times New Roman"/>
          <w:szCs w:val="24"/>
        </w:rPr>
        <w:t>, seperti MySQL, Oracle, PostgreSQL, MariaDB, Interbase, Sybase, Informix, hingga SQLite.</w:t>
      </w:r>
    </w:p>
    <w:p w14:paraId="21FAF1CD"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 xml:space="preserve">PHP </w:t>
      </w:r>
      <w:r>
        <w:rPr>
          <w:rFonts w:cs="Times New Roman"/>
          <w:szCs w:val="24"/>
        </w:rPr>
        <w:t>lebih dikhususkan</w:t>
      </w:r>
      <w:r w:rsidRPr="002B2BCE">
        <w:rPr>
          <w:rFonts w:cs="Times New Roman"/>
          <w:szCs w:val="24"/>
        </w:rPr>
        <w:t xml:space="preserve"> </w:t>
      </w:r>
      <w:r>
        <w:rPr>
          <w:rFonts w:cs="Times New Roman"/>
          <w:szCs w:val="24"/>
        </w:rPr>
        <w:t xml:space="preserve">untuk </w:t>
      </w:r>
      <w:r w:rsidRPr="002B2BCE">
        <w:rPr>
          <w:rFonts w:cs="Times New Roman"/>
          <w:szCs w:val="24"/>
        </w:rPr>
        <w:t>aplikasi</w:t>
      </w:r>
      <w:r>
        <w:rPr>
          <w:rFonts w:cs="Times New Roman"/>
          <w:szCs w:val="24"/>
        </w:rPr>
        <w:t xml:space="preserve"> yang</w:t>
      </w:r>
      <w:r w:rsidRPr="002B2BCE">
        <w:rPr>
          <w:rFonts w:cs="Times New Roman"/>
          <w:szCs w:val="24"/>
        </w:rPr>
        <w:t xml:space="preserve"> berbasis </w:t>
      </w:r>
      <w:r>
        <w:rPr>
          <w:rFonts w:cs="Times New Roman"/>
          <w:szCs w:val="24"/>
        </w:rPr>
        <w:t>web</w:t>
      </w:r>
      <w:r w:rsidRPr="002B2BCE">
        <w:rPr>
          <w:rFonts w:cs="Times New Roman"/>
          <w:szCs w:val="24"/>
        </w:rPr>
        <w:t>.</w:t>
      </w:r>
    </w:p>
    <w:p w14:paraId="331AF9A0"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 xml:space="preserve">PHP </w:t>
      </w:r>
      <w:r>
        <w:rPr>
          <w:rFonts w:cs="Times New Roman"/>
          <w:szCs w:val="24"/>
        </w:rPr>
        <w:t>berjalan</w:t>
      </w:r>
      <w:r w:rsidRPr="002B2BCE">
        <w:rPr>
          <w:rFonts w:cs="Times New Roman"/>
          <w:szCs w:val="24"/>
        </w:rPr>
        <w:t xml:space="preserve"> </w:t>
      </w:r>
      <w:r>
        <w:rPr>
          <w:rFonts w:cs="Times New Roman"/>
          <w:szCs w:val="24"/>
        </w:rPr>
        <w:t>normal di</w:t>
      </w:r>
      <w:r w:rsidRPr="002B2BCE">
        <w:rPr>
          <w:rFonts w:cs="Times New Roman"/>
          <w:szCs w:val="24"/>
        </w:rPr>
        <w:t xml:space="preserve"> hampir semua sistem operasi (</w:t>
      </w:r>
      <w:r w:rsidRPr="002B2BCE">
        <w:rPr>
          <w:rFonts w:cs="Times New Roman"/>
          <w:i/>
          <w:szCs w:val="24"/>
        </w:rPr>
        <w:t>cross platform</w:t>
      </w:r>
      <w:r w:rsidRPr="002B2BCE">
        <w:rPr>
          <w:rFonts w:cs="Times New Roman"/>
          <w:szCs w:val="24"/>
        </w:rPr>
        <w:t>).</w:t>
      </w:r>
    </w:p>
    <w:p w14:paraId="2CE732C9" w14:textId="77777777" w:rsidR="008151CB" w:rsidRPr="002B2BCE" w:rsidRDefault="008151CB" w:rsidP="008151CB">
      <w:pPr>
        <w:pStyle w:val="ListParagraph"/>
        <w:numPr>
          <w:ilvl w:val="0"/>
          <w:numId w:val="21"/>
        </w:numPr>
        <w:spacing w:line="480" w:lineRule="auto"/>
        <w:ind w:left="810"/>
        <w:jc w:val="both"/>
        <w:rPr>
          <w:rFonts w:cs="Times New Roman"/>
          <w:szCs w:val="24"/>
        </w:rPr>
      </w:pPr>
      <w:r w:rsidRPr="002B2BCE">
        <w:rPr>
          <w:rFonts w:cs="Times New Roman"/>
          <w:szCs w:val="24"/>
        </w:rPr>
        <w:t>PHP termasuk dalam bahasa pemrograman yang sangat mudah dipelajari, karena sebagian besar perintah PHP diadopsi dari bahasa pemrograman lainnya, seperti Java, C/C++, dan Perl.</w:t>
      </w:r>
    </w:p>
    <w:p w14:paraId="3C9423AF" w14:textId="77777777" w:rsidR="008151CB" w:rsidRPr="002B2BCE" w:rsidRDefault="008151CB" w:rsidP="008151CB">
      <w:pPr>
        <w:pStyle w:val="ListParagraph"/>
        <w:numPr>
          <w:ilvl w:val="2"/>
          <w:numId w:val="24"/>
        </w:numPr>
        <w:spacing w:line="480" w:lineRule="auto"/>
        <w:jc w:val="both"/>
        <w:outlineLvl w:val="2"/>
        <w:rPr>
          <w:rFonts w:cs="Times New Roman"/>
          <w:szCs w:val="24"/>
        </w:rPr>
      </w:pPr>
      <w:bookmarkStart w:id="25" w:name="_Toc83038009"/>
      <w:r w:rsidRPr="002B2BCE">
        <w:rPr>
          <w:rFonts w:cs="Times New Roman"/>
          <w:b/>
          <w:szCs w:val="24"/>
        </w:rPr>
        <w:t>MySQL</w:t>
      </w:r>
      <w:bookmarkEnd w:id="25"/>
    </w:p>
    <w:p w14:paraId="1A29C22C"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abstract":"Perusahaan Daerah Air Minum (PDAM) Kota Ternate merupakan Badan Usaha Milik Daerah (BUMD) yang pelayanan pengaduan air kepada pelanggan masih bersifat konvensional dimana pelanggan yang ingin mengadukan keluhannya harus datang ke kantor unit wilayah PDAM Kota Ternate proses penggaduanpun hanya dapat dilakukan pada hari kerja yaitu Senin - Jumat mulai dari Pukul 07.30 - 15.00 wit. Diluar waktu tersebut pelanggan tidak dapat menyampaikan keluhannya sehingga dianggap kurang efektif. Penilitian ini dilakukan pada kantor Perusahaan Air Minum (PDAM) Kota Ternate, Bertujuan untuk merancang Sistem Informasi Pengaduan Pelanggan Air Berbasis Web, Metode pengumpulan data yang digunakan Observasi, wawancara, Metode Pendekatan dan Pengembangan Sistem menggunakan pendekatan sistem Bottom-up dan model pengembangan sistem secara waterfall dengan model rancangan Sistem DFD dan ERD. Bahasa Pemrograman yang digunakan adalah HTML, CSS, PHP, serta databasenya menggunakan MySQl. Metode Pengujian Sistem yang digunakan adalah metode uji blackbox yaitu menguji setiap fungsi menu-menu yang ada pada sistem. dengan adanya sistem ini diharapkan mempermudah pelanggan dalam mengadukan keluhan air di manapun dan kapanpun tanpa harus datang ke kantor PDAM Kota Ternate","author":[{"dropping-particle":"","family":"Nofyat","given":"","non-dropping-particle":"","parse-names":false,"suffix":""},{"dropping-particle":"","family":"Ibrahim","given":"Adelina","non-dropping-particle":"","parse-names":false,"suffix":""},{"dropping-particle":"","family":"Ambarita","given":"Arisandy","non-dropping-particle":"","parse-names":false,"suffix":""}],"container-title":"Ijis","id":"ITEM-1","issue":"April","issued":{"date-parts":[["2018"]]},"page":"10","title":"SISTEM INFORMASI PENGADUAN PELANGGAN AIR BERBASIS WEBSITE PADA PDAM KOTA TERNATE","type":"article-journal","volume":"3"},"uris":["http://www.mendeley.com/documents/?uuid=89d24fa2-2ce8-4e1c-b9fd-31b663df456c"]}],"mendeley":{"formattedCitation":"(Nofyat et al., 2018)","manualFormatting":"Nofyat dkk (2018)","plainTextFormattedCitation":"(Nofyat et al., 2018)","previouslyFormattedCitation":"(Nofyat et al.,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Nofyat dkk (2018)</w:t>
      </w:r>
      <w:r w:rsidRPr="002B2BCE">
        <w:rPr>
          <w:rFonts w:cs="Times New Roman"/>
          <w:szCs w:val="24"/>
        </w:rPr>
        <w:fldChar w:fldCharType="end"/>
      </w:r>
      <w:r w:rsidRPr="002B2BCE">
        <w:rPr>
          <w:rFonts w:cs="Times New Roman"/>
          <w:szCs w:val="24"/>
        </w:rPr>
        <w:t xml:space="preserve">, MySQL adalah </w:t>
      </w:r>
      <w:r w:rsidRPr="002B2BCE">
        <w:rPr>
          <w:rFonts w:cs="Times New Roman"/>
          <w:i/>
          <w:szCs w:val="24"/>
        </w:rPr>
        <w:t xml:space="preserve">software </w:t>
      </w:r>
      <w:r w:rsidRPr="002B2BCE">
        <w:rPr>
          <w:rFonts w:cs="Times New Roman"/>
          <w:szCs w:val="24"/>
        </w:rPr>
        <w:t xml:space="preserve">RDBMS atau </w:t>
      </w:r>
      <w:r w:rsidRPr="002B2BCE">
        <w:rPr>
          <w:rFonts w:cs="Times New Roman"/>
          <w:i/>
          <w:szCs w:val="24"/>
        </w:rPr>
        <w:t>software database</w:t>
      </w:r>
      <w:r w:rsidRPr="002B2BCE">
        <w:rPr>
          <w:rFonts w:cs="Times New Roman"/>
          <w:szCs w:val="24"/>
        </w:rPr>
        <w:t xml:space="preserve"> yang dapat mengelola </w:t>
      </w:r>
      <w:bookmarkStart w:id="26" w:name="_Hlk78968004"/>
      <w:r w:rsidRPr="002B2BCE">
        <w:rPr>
          <w:rFonts w:cs="Times New Roman"/>
          <w:i/>
          <w:szCs w:val="24"/>
        </w:rPr>
        <w:t xml:space="preserve">database </w:t>
      </w:r>
      <w:r>
        <w:rPr>
          <w:rFonts w:cs="Times New Roman"/>
          <w:szCs w:val="24"/>
        </w:rPr>
        <w:t xml:space="preserve">yang </w:t>
      </w:r>
      <w:r w:rsidRPr="002B2BCE">
        <w:rPr>
          <w:rFonts w:cs="Times New Roman"/>
          <w:szCs w:val="24"/>
        </w:rPr>
        <w:t xml:space="preserve">cepat, menampung data dalam jumlah besar, </w:t>
      </w:r>
      <w:r>
        <w:rPr>
          <w:rFonts w:cs="Times New Roman"/>
          <w:szCs w:val="24"/>
        </w:rPr>
        <w:t xml:space="preserve">mampu diakses </w:t>
      </w:r>
      <w:r w:rsidRPr="002B2BCE">
        <w:rPr>
          <w:rFonts w:cs="Times New Roman"/>
          <w:szCs w:val="24"/>
        </w:rPr>
        <w:t>banyak pengguna (</w:t>
      </w:r>
      <w:r w:rsidRPr="002B2BCE">
        <w:rPr>
          <w:rFonts w:cs="Times New Roman"/>
          <w:i/>
          <w:szCs w:val="24"/>
        </w:rPr>
        <w:t>multiuser</w:t>
      </w:r>
      <w:r w:rsidRPr="002B2BCE">
        <w:rPr>
          <w:rFonts w:cs="Times New Roman"/>
          <w:szCs w:val="24"/>
        </w:rPr>
        <w:t>)</w:t>
      </w:r>
      <w:r>
        <w:rPr>
          <w:rFonts w:cs="Times New Roman"/>
          <w:szCs w:val="24"/>
        </w:rPr>
        <w:t xml:space="preserve"> disaat bersamaan</w:t>
      </w:r>
      <w:r w:rsidRPr="002B2BCE">
        <w:rPr>
          <w:rFonts w:cs="Times New Roman"/>
          <w:szCs w:val="24"/>
        </w:rPr>
        <w:t xml:space="preserve">, dan </w:t>
      </w:r>
      <w:r>
        <w:rPr>
          <w:rFonts w:cs="Times New Roman"/>
          <w:szCs w:val="24"/>
        </w:rPr>
        <w:t>mampu</w:t>
      </w:r>
      <w:r w:rsidRPr="002B2BCE">
        <w:rPr>
          <w:rFonts w:cs="Times New Roman"/>
          <w:szCs w:val="24"/>
        </w:rPr>
        <w:t xml:space="preserve"> melakukan suatu proses secara bersamaan (</w:t>
      </w:r>
      <w:r w:rsidRPr="002B2BCE">
        <w:rPr>
          <w:rFonts w:cs="Times New Roman"/>
          <w:i/>
          <w:szCs w:val="24"/>
        </w:rPr>
        <w:t>multi-treaded</w:t>
      </w:r>
      <w:r w:rsidRPr="002B2BCE">
        <w:rPr>
          <w:rFonts w:cs="Times New Roman"/>
          <w:szCs w:val="24"/>
        </w:rPr>
        <w:t>).</w:t>
      </w:r>
      <w:bookmarkEnd w:id="26"/>
    </w:p>
    <w:p w14:paraId="4F0AE468" w14:textId="77777777" w:rsidR="008151CB" w:rsidRPr="002B2BCE" w:rsidRDefault="008151CB" w:rsidP="008151CB">
      <w:pPr>
        <w:spacing w:line="480" w:lineRule="auto"/>
        <w:jc w:val="both"/>
        <w:rPr>
          <w:rFonts w:cs="Times New Roman"/>
          <w:szCs w:val="24"/>
        </w:rPr>
      </w:pPr>
      <w:r w:rsidRPr="002B2BCE">
        <w:rPr>
          <w:rFonts w:cs="Times New Roman"/>
          <w:szCs w:val="24"/>
        </w:rPr>
        <w:tab/>
        <w:t xml:space="preserve">Sedangkan </w:t>
      </w:r>
      <w:r w:rsidRPr="002B2BCE">
        <w:rPr>
          <w:rFonts w:cs="Times New Roman"/>
          <w:i/>
          <w:szCs w:val="24"/>
        </w:rPr>
        <w:t>Database</w:t>
      </w:r>
      <w:r w:rsidRPr="002B2BCE">
        <w:rPr>
          <w:rFonts w:cs="Times New Roman"/>
          <w:szCs w:val="24"/>
        </w:rPr>
        <w:t xml:space="preserve"> atau basis data </w:t>
      </w:r>
      <w:bookmarkStart w:id="27" w:name="_Hlk78967919"/>
      <w:r w:rsidRPr="002B2BCE">
        <w:rPr>
          <w:rFonts w:cs="Times New Roman"/>
          <w:szCs w:val="24"/>
        </w:rPr>
        <w:t>adalah</w:t>
      </w:r>
      <w:r>
        <w:rPr>
          <w:rFonts w:cs="Times New Roman"/>
          <w:szCs w:val="24"/>
        </w:rPr>
        <w:t xml:space="preserve"> penyusunan</w:t>
      </w:r>
      <w:r w:rsidRPr="002B2BCE">
        <w:rPr>
          <w:rFonts w:cs="Times New Roman"/>
          <w:szCs w:val="24"/>
        </w:rPr>
        <w:t xml:space="preserve"> </w:t>
      </w:r>
      <w:r>
        <w:rPr>
          <w:rFonts w:cs="Times New Roman"/>
          <w:szCs w:val="24"/>
        </w:rPr>
        <w:t>dari k</w:t>
      </w:r>
      <w:r w:rsidRPr="002B2BCE">
        <w:rPr>
          <w:rFonts w:cs="Times New Roman"/>
          <w:szCs w:val="24"/>
        </w:rPr>
        <w:t xml:space="preserve">umpulan data yang saling </w:t>
      </w:r>
      <w:r>
        <w:rPr>
          <w:rFonts w:cs="Times New Roman"/>
          <w:szCs w:val="24"/>
        </w:rPr>
        <w:t>berhubung</w:t>
      </w:r>
      <w:r w:rsidRPr="002B2BCE">
        <w:rPr>
          <w:rFonts w:cs="Times New Roman"/>
          <w:szCs w:val="24"/>
        </w:rPr>
        <w:t xml:space="preserve"> </w:t>
      </w:r>
      <w:bookmarkEnd w:id="27"/>
      <w:r w:rsidRPr="002B2BCE">
        <w:rPr>
          <w:rFonts w:cs="Times New Roman"/>
          <w:szCs w:val="24"/>
        </w:rPr>
        <w:t xml:space="preserve">sehingga memudahkan dalam aktivitas untuk memperoleh informasi </w:t>
      </w:r>
      <w:r w:rsidRPr="002B2BCE">
        <w:rPr>
          <w:rFonts w:cs="Times New Roman"/>
          <w:szCs w:val="24"/>
        </w:rPr>
        <w:fldChar w:fldCharType="begin" w:fldLock="1"/>
      </w:r>
      <w:r w:rsidRPr="002B2BCE">
        <w:rPr>
          <w:rFonts w:cs="Times New Roman"/>
          <w:szCs w:val="24"/>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73230f57-3b88-455c-8d40-818767a68ab9"]}],"mendeley":{"formattedCitation":"(Suendri, 2018)","plainTextFormattedCitation":"(Suendri, 2018)","previouslyFormattedCitation":"(Suendri,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Suendri, 2018)</w:t>
      </w:r>
      <w:r w:rsidRPr="002B2BCE">
        <w:rPr>
          <w:rFonts w:cs="Times New Roman"/>
          <w:szCs w:val="24"/>
        </w:rPr>
        <w:fldChar w:fldCharType="end"/>
      </w:r>
      <w:r w:rsidRPr="002B2BCE">
        <w:rPr>
          <w:rFonts w:cs="Times New Roman"/>
          <w:szCs w:val="24"/>
        </w:rPr>
        <w:t xml:space="preserve">. </w:t>
      </w:r>
      <w:bookmarkStart w:id="28" w:name="_Hlk78960803"/>
      <w:r>
        <w:rPr>
          <w:rFonts w:cs="Times New Roman"/>
          <w:szCs w:val="24"/>
        </w:rPr>
        <w:t>Penyusunan b</w:t>
      </w:r>
      <w:r w:rsidRPr="002B2BCE">
        <w:rPr>
          <w:rFonts w:cs="Times New Roman"/>
          <w:szCs w:val="24"/>
        </w:rPr>
        <w:t xml:space="preserve">asis data </w:t>
      </w:r>
      <w:r>
        <w:rPr>
          <w:rFonts w:cs="Times New Roman"/>
          <w:szCs w:val="24"/>
        </w:rPr>
        <w:t>digunakan</w:t>
      </w:r>
      <w:r w:rsidRPr="002B2BCE">
        <w:rPr>
          <w:rFonts w:cs="Times New Roman"/>
          <w:szCs w:val="24"/>
        </w:rPr>
        <w:t xml:space="preserve"> </w:t>
      </w:r>
      <w:r>
        <w:rPr>
          <w:rFonts w:cs="Times New Roman"/>
          <w:szCs w:val="24"/>
        </w:rPr>
        <w:t xml:space="preserve">demi </w:t>
      </w:r>
      <w:r w:rsidRPr="002B2BCE">
        <w:rPr>
          <w:rFonts w:cs="Times New Roman"/>
          <w:szCs w:val="24"/>
        </w:rPr>
        <w:t>mengatasi</w:t>
      </w:r>
      <w:r>
        <w:rPr>
          <w:rFonts w:cs="Times New Roman"/>
          <w:szCs w:val="24"/>
        </w:rPr>
        <w:t xml:space="preserve"> </w:t>
      </w:r>
      <w:r w:rsidRPr="002B2BCE">
        <w:rPr>
          <w:rFonts w:cs="Times New Roman"/>
          <w:szCs w:val="24"/>
        </w:rPr>
        <w:t>masalah</w:t>
      </w:r>
      <w:r>
        <w:rPr>
          <w:rFonts w:cs="Times New Roman"/>
          <w:szCs w:val="24"/>
        </w:rPr>
        <w:t>-masalah yang mungkin terjadi</w:t>
      </w:r>
      <w:r w:rsidRPr="002B2BCE">
        <w:rPr>
          <w:rFonts w:cs="Times New Roman"/>
          <w:szCs w:val="24"/>
        </w:rPr>
        <w:t xml:space="preserve"> </w:t>
      </w:r>
      <w:r>
        <w:rPr>
          <w:rFonts w:cs="Times New Roman"/>
          <w:szCs w:val="24"/>
        </w:rPr>
        <w:t xml:space="preserve">di </w:t>
      </w:r>
      <w:r w:rsidRPr="002B2BCE">
        <w:rPr>
          <w:rFonts w:cs="Times New Roman"/>
          <w:szCs w:val="24"/>
        </w:rPr>
        <w:t>siste</w:t>
      </w:r>
      <w:r>
        <w:rPr>
          <w:rFonts w:cs="Times New Roman"/>
          <w:szCs w:val="24"/>
        </w:rPr>
        <w:t>m</w:t>
      </w:r>
      <w:r w:rsidRPr="002B2BCE">
        <w:rPr>
          <w:rFonts w:cs="Times New Roman"/>
          <w:szCs w:val="24"/>
        </w:rPr>
        <w:t>.</w:t>
      </w:r>
      <w:bookmarkEnd w:id="28"/>
    </w:p>
    <w:p w14:paraId="6FE93C20" w14:textId="77777777" w:rsidR="008151CB" w:rsidRPr="002B2BCE" w:rsidRDefault="008151CB" w:rsidP="008151CB">
      <w:pPr>
        <w:spacing w:line="480" w:lineRule="auto"/>
        <w:jc w:val="both"/>
        <w:rPr>
          <w:rFonts w:cs="Times New Roman"/>
          <w:szCs w:val="24"/>
        </w:rPr>
      </w:pPr>
      <w:r w:rsidRPr="002B2BCE">
        <w:rPr>
          <w:rFonts w:cs="Times New Roman"/>
          <w:szCs w:val="24"/>
        </w:rPr>
        <w:tab/>
        <w:t>MySQL merupakan DBMS (</w:t>
      </w:r>
      <w:r w:rsidRPr="002B2BCE">
        <w:rPr>
          <w:rFonts w:cs="Times New Roman"/>
          <w:i/>
          <w:szCs w:val="24"/>
        </w:rPr>
        <w:t>Database Management System</w:t>
      </w:r>
      <w:r w:rsidRPr="002B2BCE">
        <w:rPr>
          <w:rFonts w:cs="Times New Roman"/>
          <w:szCs w:val="24"/>
        </w:rPr>
        <w:t xml:space="preserve">) </w:t>
      </w:r>
      <w:r>
        <w:rPr>
          <w:rFonts w:cs="Times New Roman"/>
          <w:szCs w:val="24"/>
        </w:rPr>
        <w:t xml:space="preserve">sumber terbuka </w:t>
      </w:r>
      <w:r w:rsidRPr="002B2BCE">
        <w:rPr>
          <w:rFonts w:cs="Times New Roman"/>
          <w:szCs w:val="24"/>
        </w:rPr>
        <w:t xml:space="preserve">sehingga </w:t>
      </w:r>
      <w:r w:rsidRPr="00055623">
        <w:rPr>
          <w:rFonts w:cs="Times New Roman"/>
          <w:i/>
          <w:iCs/>
          <w:szCs w:val="24"/>
        </w:rPr>
        <w:t>developer</w:t>
      </w:r>
      <w:r w:rsidRPr="002B2BCE">
        <w:rPr>
          <w:rFonts w:cs="Times New Roman"/>
          <w:szCs w:val="24"/>
        </w:rPr>
        <w:t xml:space="preserve"> aplikasi bebas memakai baik untuk keperluan pribadi </w:t>
      </w:r>
      <w:r w:rsidRPr="002B2BCE">
        <w:rPr>
          <w:rFonts w:cs="Times New Roman"/>
          <w:szCs w:val="24"/>
        </w:rPr>
        <w:lastRenderedPageBreak/>
        <w:t xml:space="preserve">maupun komersil tanpa harus membeli lisensinya. MySQL </w:t>
      </w:r>
      <w:r>
        <w:rPr>
          <w:rFonts w:cs="Times New Roman"/>
          <w:szCs w:val="24"/>
        </w:rPr>
        <w:t xml:space="preserve">menyandang </w:t>
      </w:r>
      <w:r w:rsidRPr="002B2BCE">
        <w:rPr>
          <w:rFonts w:cs="Times New Roman"/>
          <w:szCs w:val="24"/>
        </w:rPr>
        <w:t xml:space="preserve">beberapa kelebihan </w:t>
      </w:r>
      <w:r>
        <w:rPr>
          <w:rFonts w:cs="Times New Roman"/>
          <w:szCs w:val="24"/>
        </w:rPr>
        <w:t>untuk</w:t>
      </w:r>
      <w:r w:rsidRPr="002B2BCE">
        <w:rPr>
          <w:rFonts w:cs="Times New Roman"/>
          <w:szCs w:val="24"/>
        </w:rPr>
        <w:t xml:space="preserve"> mengembangkan perangkat lunak, yaitu:</w:t>
      </w:r>
    </w:p>
    <w:p w14:paraId="61B4895D" w14:textId="77777777" w:rsidR="008151CB" w:rsidRPr="002B2BCE" w:rsidRDefault="008151CB" w:rsidP="008151CB">
      <w:pPr>
        <w:pStyle w:val="ListParagraph"/>
        <w:numPr>
          <w:ilvl w:val="0"/>
          <w:numId w:val="22"/>
        </w:numPr>
        <w:spacing w:line="480" w:lineRule="auto"/>
        <w:jc w:val="both"/>
        <w:rPr>
          <w:rFonts w:cs="Times New Roman"/>
          <w:szCs w:val="24"/>
        </w:rPr>
      </w:pPr>
      <w:r>
        <w:rPr>
          <w:rFonts w:cs="Times New Roman"/>
          <w:szCs w:val="24"/>
        </w:rPr>
        <w:t>Mendukung</w:t>
      </w:r>
      <w:r w:rsidRPr="002B2BCE">
        <w:rPr>
          <w:rFonts w:cs="Times New Roman"/>
          <w:szCs w:val="24"/>
        </w:rPr>
        <w:t xml:space="preserve"> </w:t>
      </w:r>
      <w:r>
        <w:rPr>
          <w:rFonts w:cs="Times New Roman"/>
          <w:szCs w:val="24"/>
        </w:rPr>
        <w:t>unifikasi</w:t>
      </w:r>
      <w:r w:rsidRPr="002B2BCE">
        <w:rPr>
          <w:rFonts w:cs="Times New Roman"/>
          <w:szCs w:val="24"/>
        </w:rPr>
        <w:t xml:space="preserve"> dengan bahasa pemrograman lain.</w:t>
      </w:r>
    </w:p>
    <w:p w14:paraId="6606AACC" w14:textId="77777777" w:rsidR="008151CB" w:rsidRPr="002B2BCE" w:rsidRDefault="008151CB" w:rsidP="008151CB">
      <w:pPr>
        <w:pStyle w:val="ListParagraph"/>
        <w:numPr>
          <w:ilvl w:val="0"/>
          <w:numId w:val="22"/>
        </w:numPr>
        <w:spacing w:line="480" w:lineRule="auto"/>
        <w:jc w:val="both"/>
        <w:rPr>
          <w:rFonts w:cs="Times New Roman"/>
          <w:szCs w:val="24"/>
        </w:rPr>
      </w:pPr>
      <w:r w:rsidRPr="002B2BCE">
        <w:rPr>
          <w:rFonts w:cs="Times New Roman"/>
          <w:szCs w:val="24"/>
        </w:rPr>
        <w:t>Tidak membutuhkan RAM besar.</w:t>
      </w:r>
    </w:p>
    <w:p w14:paraId="28D3312C" w14:textId="77777777" w:rsidR="008151CB" w:rsidRPr="002B2BCE" w:rsidRDefault="008151CB" w:rsidP="008151CB">
      <w:pPr>
        <w:pStyle w:val="ListParagraph"/>
        <w:numPr>
          <w:ilvl w:val="0"/>
          <w:numId w:val="22"/>
        </w:numPr>
        <w:spacing w:line="480" w:lineRule="auto"/>
        <w:jc w:val="both"/>
        <w:rPr>
          <w:rFonts w:cs="Times New Roman"/>
          <w:szCs w:val="24"/>
        </w:rPr>
      </w:pPr>
      <w:r>
        <w:rPr>
          <w:rFonts w:cs="Times New Roman"/>
          <w:szCs w:val="24"/>
        </w:rPr>
        <w:t>Mengakomodasi</w:t>
      </w:r>
      <w:r w:rsidRPr="002B2BCE">
        <w:rPr>
          <w:rFonts w:cs="Times New Roman"/>
          <w:szCs w:val="24"/>
        </w:rPr>
        <w:t xml:space="preserve"> </w:t>
      </w:r>
      <w:r w:rsidRPr="002B2BCE">
        <w:rPr>
          <w:rFonts w:cs="Times New Roman"/>
          <w:i/>
          <w:szCs w:val="24"/>
        </w:rPr>
        <w:t>multiuser</w:t>
      </w:r>
      <w:r w:rsidRPr="002B2BCE">
        <w:rPr>
          <w:rFonts w:cs="Times New Roman"/>
          <w:szCs w:val="24"/>
        </w:rPr>
        <w:t xml:space="preserve"> atau dapat </w:t>
      </w:r>
      <w:r>
        <w:rPr>
          <w:rFonts w:cs="Times New Roman"/>
          <w:szCs w:val="24"/>
        </w:rPr>
        <w:t>diakses</w:t>
      </w:r>
      <w:r w:rsidRPr="002B2BCE">
        <w:rPr>
          <w:rFonts w:cs="Times New Roman"/>
          <w:szCs w:val="24"/>
        </w:rPr>
        <w:t xml:space="preserve"> beberapa pengguna dalam waktu bersamaan.</w:t>
      </w:r>
    </w:p>
    <w:p w14:paraId="49122F63" w14:textId="77777777" w:rsidR="008151CB" w:rsidRPr="002B2BCE" w:rsidRDefault="008151CB" w:rsidP="008151CB">
      <w:pPr>
        <w:pStyle w:val="ListParagraph"/>
        <w:numPr>
          <w:ilvl w:val="0"/>
          <w:numId w:val="22"/>
        </w:numPr>
        <w:spacing w:line="480" w:lineRule="auto"/>
        <w:jc w:val="both"/>
        <w:rPr>
          <w:rFonts w:cs="Times New Roman"/>
          <w:szCs w:val="24"/>
        </w:rPr>
      </w:pPr>
      <w:r>
        <w:rPr>
          <w:rFonts w:cs="Times New Roman"/>
          <w:szCs w:val="24"/>
        </w:rPr>
        <w:t>Menyandang</w:t>
      </w:r>
      <w:r w:rsidRPr="002B2BCE">
        <w:rPr>
          <w:rFonts w:cs="Times New Roman"/>
          <w:szCs w:val="24"/>
        </w:rPr>
        <w:t xml:space="preserve"> struktur </w:t>
      </w:r>
      <w:r>
        <w:rPr>
          <w:rFonts w:cs="Times New Roman"/>
          <w:szCs w:val="24"/>
        </w:rPr>
        <w:t>tabel</w:t>
      </w:r>
      <w:r w:rsidRPr="002B2BCE">
        <w:rPr>
          <w:rFonts w:cs="Times New Roman"/>
          <w:szCs w:val="24"/>
        </w:rPr>
        <w:t xml:space="preserve"> yang fleksibel</w:t>
      </w:r>
    </w:p>
    <w:p w14:paraId="59B0D0F7" w14:textId="77777777" w:rsidR="008151CB" w:rsidRPr="002B2BCE" w:rsidRDefault="008151CB" w:rsidP="008151CB">
      <w:pPr>
        <w:pStyle w:val="ListParagraph"/>
        <w:numPr>
          <w:ilvl w:val="0"/>
          <w:numId w:val="22"/>
        </w:numPr>
        <w:spacing w:line="480" w:lineRule="auto"/>
        <w:jc w:val="both"/>
        <w:rPr>
          <w:rFonts w:cs="Times New Roman"/>
          <w:szCs w:val="24"/>
        </w:rPr>
      </w:pPr>
      <w:r w:rsidRPr="002B2BCE">
        <w:rPr>
          <w:rFonts w:cs="Times New Roman"/>
          <w:szCs w:val="24"/>
        </w:rPr>
        <w:t>Mendukung berbagai macam data, seperti float, integer, date, chat, dan lainnya.</w:t>
      </w:r>
    </w:p>
    <w:p w14:paraId="6F4D7210" w14:textId="77777777" w:rsidR="008151CB" w:rsidRPr="002B2BCE" w:rsidRDefault="008151CB" w:rsidP="008151CB">
      <w:pPr>
        <w:pStyle w:val="ListParagraph"/>
        <w:numPr>
          <w:ilvl w:val="0"/>
          <w:numId w:val="22"/>
        </w:numPr>
        <w:spacing w:line="480" w:lineRule="auto"/>
        <w:jc w:val="both"/>
        <w:rPr>
          <w:rFonts w:cs="Times New Roman"/>
          <w:szCs w:val="24"/>
        </w:rPr>
      </w:pPr>
      <w:r w:rsidRPr="002B2BCE">
        <w:rPr>
          <w:rFonts w:cs="Times New Roman"/>
          <w:szCs w:val="24"/>
        </w:rPr>
        <w:t xml:space="preserve">MySQL </w:t>
      </w:r>
      <w:r>
        <w:rPr>
          <w:rFonts w:cs="Times New Roman"/>
          <w:szCs w:val="24"/>
        </w:rPr>
        <w:t>memiliki</w:t>
      </w:r>
      <w:r w:rsidRPr="002B2BCE">
        <w:rPr>
          <w:rFonts w:cs="Times New Roman"/>
          <w:szCs w:val="24"/>
        </w:rPr>
        <w:t xml:space="preserve"> keamanan yang </w:t>
      </w:r>
      <w:r>
        <w:rPr>
          <w:rFonts w:cs="Times New Roman"/>
          <w:szCs w:val="24"/>
        </w:rPr>
        <w:t xml:space="preserve">cukup mumpuni </w:t>
      </w:r>
      <w:r w:rsidRPr="002B2BCE">
        <w:rPr>
          <w:rFonts w:cs="Times New Roman"/>
          <w:szCs w:val="24"/>
        </w:rPr>
        <w:t>dengan mengatur hak akses pengguna menggunakan enkripsi tingkat tinggi.</w:t>
      </w:r>
    </w:p>
    <w:p w14:paraId="091DC3F4" w14:textId="77777777" w:rsidR="008151CB" w:rsidRPr="002B2BCE" w:rsidRDefault="008151CB" w:rsidP="008151CB">
      <w:pPr>
        <w:pStyle w:val="ListParagraph"/>
        <w:numPr>
          <w:ilvl w:val="2"/>
          <w:numId w:val="24"/>
        </w:numPr>
        <w:spacing w:line="480" w:lineRule="auto"/>
        <w:jc w:val="both"/>
        <w:outlineLvl w:val="2"/>
        <w:rPr>
          <w:rFonts w:cs="Times New Roman"/>
          <w:szCs w:val="24"/>
        </w:rPr>
      </w:pPr>
      <w:bookmarkStart w:id="29" w:name="_Toc83038010"/>
      <w:r w:rsidRPr="002B2BCE">
        <w:rPr>
          <w:rFonts w:cs="Times New Roman"/>
          <w:b/>
          <w:i/>
          <w:szCs w:val="24"/>
        </w:rPr>
        <w:t>Quantum GIS</w:t>
      </w:r>
      <w:r w:rsidRPr="002B2BCE">
        <w:rPr>
          <w:rFonts w:cs="Times New Roman"/>
          <w:b/>
          <w:szCs w:val="24"/>
        </w:rPr>
        <w:t xml:space="preserve"> (</w:t>
      </w:r>
      <w:r w:rsidRPr="002B2BCE">
        <w:rPr>
          <w:rFonts w:cs="Times New Roman"/>
          <w:b/>
          <w:i/>
          <w:szCs w:val="24"/>
        </w:rPr>
        <w:t>QGIS</w:t>
      </w:r>
      <w:r w:rsidRPr="002B2BCE">
        <w:rPr>
          <w:rFonts w:cs="Times New Roman"/>
          <w:b/>
          <w:szCs w:val="24"/>
        </w:rPr>
        <w:t>)</w:t>
      </w:r>
      <w:bookmarkEnd w:id="29"/>
    </w:p>
    <w:p w14:paraId="55F33018"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DOI":"10.31963/intek.v5i2.581","ISSN":"2339-0700","abstract":"Biringkanaya and Tamalanrea sub-districts areMakassar's eastern suburbs that experience urban sprawl.Regional sprawl (urban sprawl) which occurs one of them isindicated due to uncontrolled housing cluster growth. Thephenomenon of urban sprawl has an impact on city morphology,transportation systems, environment and energy. This study aimsto analyze the distribution pattern and density level of housingclusters in Biringkanaya and Tamalanrea sub-districts throughmapping housing clusters in the region. This research method iscarried out by survey for primary data collection in the form ofhousing cluster and area using Garmin 76 CSX which will becombined with Quickbird imagery maps using Quantum GIS,then digitizing buildings from GPS data overlay and image maps.The results of this study are clear spatial data in the form of adigital map based on geographic information about the positionand density of residential clusters in Biringkaya Subdistrict andTamalanrea District, Makassar City. From the results of thisanalysis found housing cluster patterns in these two sub-districtsscattered following the Independence Pioneering arterial pathwith a spawling pattern, besides that it also uses a dominopattern and fills between one housing and another. AlsoBiringkanaya Subdistrict is the most populous sub-district of itshousing cluster compared to Kecamatan Tamalanrea.","author":[{"dropping-particle":"","family":"Ridwan","given":"Vita Fajriani","non-dropping-particle":"","parse-names":false,"suffix":""},{"dropping-particle":"","family":"Hasanuddin","given":"Haeril Adi","non-dropping-particle":"","parse-names":false,"suffix":""}],"container-title":"INTEK: Jurnal Penelitian","id":"ITEM-1","issue":"2","issued":{"date-parts":[["2018"]]},"page":"111","title":"Pemetaan Kluster Perumahan di Kecamatan Biringkanaya dan Tamalanrea Kota Makassar dengan Quantum GIS","type":"article-journal","volume":"5"},"uris":["http://www.mendeley.com/documents/?uuid=0dccd78d-e02a-4573-8dd0-c6d755cee465"]}],"mendeley":{"formattedCitation":"(Ridwan &amp; Hasanuddin, 2018)","manualFormatting":"Ridwan dan Hasanuddin (2018)","plainTextFormattedCitation":"(Ridwan &amp; Hasanuddin, 2018)","previouslyFormattedCitation":"(Ridwan &amp; Hasanuddin, 2018)"},"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Ridwan dan Hasanuddin (2018)</w:t>
      </w:r>
      <w:r w:rsidRPr="002B2BCE">
        <w:rPr>
          <w:rFonts w:cs="Times New Roman"/>
          <w:szCs w:val="24"/>
        </w:rPr>
        <w:fldChar w:fldCharType="end"/>
      </w:r>
      <w:r w:rsidRPr="002B2BCE">
        <w:rPr>
          <w:rFonts w:cs="Times New Roman"/>
          <w:szCs w:val="24"/>
        </w:rPr>
        <w:t>, Quantum GIS atau Q</w:t>
      </w:r>
      <w:r>
        <w:rPr>
          <w:rFonts w:cs="Times New Roman"/>
          <w:szCs w:val="24"/>
        </w:rPr>
        <w:t>-</w:t>
      </w:r>
      <w:r w:rsidRPr="002B2BCE">
        <w:rPr>
          <w:rFonts w:cs="Times New Roman"/>
          <w:szCs w:val="24"/>
        </w:rPr>
        <w:t xml:space="preserve">GIS ialah </w:t>
      </w:r>
      <w:r>
        <w:rPr>
          <w:rFonts w:cs="Times New Roman"/>
          <w:szCs w:val="24"/>
        </w:rPr>
        <w:t>perangkat lunak berbasis</w:t>
      </w:r>
      <w:r w:rsidRPr="002B2BCE">
        <w:rPr>
          <w:rFonts w:cs="Times New Roman"/>
          <w:szCs w:val="24"/>
        </w:rPr>
        <w:t xml:space="preserve"> sistem informasi geografis yang gratis dimana memiliki beberapa fitur seperti pemetaan, analisis spasial, dan DesktopGIS lainnya.</w:t>
      </w:r>
    </w:p>
    <w:p w14:paraId="6D88FB5B"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Menurut </w:t>
      </w:r>
      <w:r w:rsidRPr="002B2BCE">
        <w:rPr>
          <w:rFonts w:cs="Times New Roman"/>
          <w:szCs w:val="24"/>
        </w:rPr>
        <w:fldChar w:fldCharType="begin" w:fldLock="1"/>
      </w:r>
      <w:r w:rsidRPr="002B2BCE">
        <w:rPr>
          <w:rFonts w:cs="Times New Roman"/>
          <w:szCs w:val="24"/>
        </w:rPr>
        <w:instrText>ADDIN CSL_CITATION {"citationItems":[{"id":"ITEM-1","itemData":{"author":[{"dropping-particle":"","family":"Fahri","given":"Muhammad Ullil","non-dropping-particle":"","parse-names":false,"suffix":""}],"id":"ITEM-1","issue":"1","issued":{"date-parts":[["2020"]]},"page":"25-30","title":"MELIHAT PETA PENYEBARAN PASIEN COVID-19 DENGAN KOMBINASI QGIS DAN FRAMEWORK LARAVEL","type":"article-journal","volume":"6"},"uris":["http://www.mendeley.com/documents/?uuid=c803537b-9ec4-4d58-aa21-bac9f0a292c9"]}],"mendeley":{"formattedCitation":"(Fahri, 2020)","manualFormatting":"Fahri (2020)","plainTextFormattedCitation":"(Fahri, 2020)"},"properties":{"noteIndex":0},"schema":"https://github.com/citation-style-language/schema/raw/master/csl-citation.json"}</w:instrText>
      </w:r>
      <w:r w:rsidRPr="002B2BCE">
        <w:rPr>
          <w:rFonts w:cs="Times New Roman"/>
          <w:szCs w:val="24"/>
        </w:rPr>
        <w:fldChar w:fldCharType="separate"/>
      </w:r>
      <w:r w:rsidRPr="002B2BCE">
        <w:rPr>
          <w:rFonts w:cs="Times New Roman"/>
          <w:szCs w:val="24"/>
        </w:rPr>
        <w:t>Fahri (2020)</w:t>
      </w:r>
      <w:r w:rsidRPr="002B2BCE">
        <w:rPr>
          <w:rFonts w:cs="Times New Roman"/>
          <w:szCs w:val="24"/>
        </w:rPr>
        <w:fldChar w:fldCharType="end"/>
      </w:r>
      <w:r w:rsidRPr="002B2BCE">
        <w:rPr>
          <w:rFonts w:cs="Times New Roman"/>
          <w:szCs w:val="24"/>
        </w:rPr>
        <w:t xml:space="preserve">, QGIS dapat dimanfaatkan dengan sangat baik dalam pengolahan digitalisasi pemetaan secara online karena sifatnya yang </w:t>
      </w:r>
      <w:r w:rsidRPr="002B2BCE">
        <w:rPr>
          <w:rFonts w:cs="Times New Roman"/>
          <w:i/>
          <w:szCs w:val="24"/>
        </w:rPr>
        <w:t>open source</w:t>
      </w:r>
      <w:r w:rsidRPr="002B2BCE">
        <w:rPr>
          <w:rFonts w:cs="Times New Roman"/>
          <w:szCs w:val="24"/>
        </w:rPr>
        <w:t xml:space="preserve"> dan </w:t>
      </w:r>
      <w:r w:rsidRPr="002B2BCE">
        <w:rPr>
          <w:rFonts w:cs="Times New Roman"/>
          <w:i/>
          <w:szCs w:val="24"/>
        </w:rPr>
        <w:t>user friendly</w:t>
      </w:r>
      <w:r w:rsidRPr="002B2BCE">
        <w:rPr>
          <w:rFonts w:cs="Times New Roman"/>
          <w:szCs w:val="24"/>
        </w:rPr>
        <w:t xml:space="preserve">. QGIS sama dengan paket aplikasi GIS komersial namun didistribusikan secara gratis dibawah lisensi GNU dan </w:t>
      </w:r>
      <w:r w:rsidRPr="002B2BCE">
        <w:rPr>
          <w:rFonts w:cs="Times New Roman"/>
          <w:i/>
          <w:szCs w:val="24"/>
        </w:rPr>
        <w:t>multiplatform</w:t>
      </w:r>
      <w:r w:rsidRPr="002B2BCE">
        <w:rPr>
          <w:rFonts w:cs="Times New Roman"/>
          <w:szCs w:val="24"/>
        </w:rPr>
        <w:t xml:space="preserve"> yang dapat berjalan pada sistem operasi yang berbeda-beda.</w:t>
      </w:r>
    </w:p>
    <w:p w14:paraId="3B1FCED1" w14:textId="77777777" w:rsidR="008151CB" w:rsidRPr="002B2BCE" w:rsidRDefault="008151CB" w:rsidP="008151CB">
      <w:pPr>
        <w:spacing w:line="480" w:lineRule="auto"/>
        <w:ind w:firstLine="720"/>
        <w:jc w:val="both"/>
        <w:rPr>
          <w:rFonts w:cs="Times New Roman"/>
          <w:szCs w:val="24"/>
        </w:rPr>
      </w:pPr>
      <w:r w:rsidRPr="002B2BCE">
        <w:rPr>
          <w:rFonts w:cs="Times New Roman"/>
          <w:szCs w:val="24"/>
        </w:rPr>
        <w:t xml:space="preserve">QGIS menggunakan </w:t>
      </w:r>
      <w:r w:rsidRPr="002B2BCE">
        <w:rPr>
          <w:rFonts w:cs="Times New Roman"/>
          <w:i/>
          <w:szCs w:val="24"/>
        </w:rPr>
        <w:t xml:space="preserve">plugins </w:t>
      </w:r>
      <w:r w:rsidRPr="002B2BCE">
        <w:rPr>
          <w:rFonts w:cs="Times New Roman"/>
          <w:szCs w:val="24"/>
        </w:rPr>
        <w:t xml:space="preserve">dan </w:t>
      </w:r>
      <w:r w:rsidRPr="002B2BCE">
        <w:rPr>
          <w:rFonts w:cs="Times New Roman"/>
          <w:i/>
          <w:szCs w:val="24"/>
        </w:rPr>
        <w:t>core features</w:t>
      </w:r>
      <w:r w:rsidRPr="002B2BCE">
        <w:rPr>
          <w:rFonts w:cs="Times New Roman"/>
          <w:szCs w:val="24"/>
        </w:rPr>
        <w:t xml:space="preserve"> (fitur inti) yang memungkinkan untuk menvisualisasikan pemetaan untuk selanjutnya dirubah dan </w:t>
      </w:r>
      <w:r w:rsidRPr="002B2BCE">
        <w:rPr>
          <w:rFonts w:cs="Times New Roman"/>
          <w:szCs w:val="24"/>
        </w:rPr>
        <w:lastRenderedPageBreak/>
        <w:t xml:space="preserve">ditampilkan sebagai peta yang lengkap. Quantum GIS </w:t>
      </w:r>
      <w:r>
        <w:rPr>
          <w:rFonts w:cs="Times New Roman"/>
          <w:szCs w:val="24"/>
        </w:rPr>
        <w:t>mengakomodasi</w:t>
      </w:r>
      <w:r w:rsidRPr="002B2BCE">
        <w:rPr>
          <w:rFonts w:cs="Times New Roman"/>
          <w:szCs w:val="24"/>
        </w:rPr>
        <w:t xml:space="preserve"> format data </w:t>
      </w:r>
      <w:r w:rsidRPr="001D1866">
        <w:rPr>
          <w:rFonts w:cs="Times New Roman"/>
          <w:i/>
          <w:iCs/>
          <w:szCs w:val="24"/>
        </w:rPr>
        <w:t>vector</w:t>
      </w:r>
      <w:r w:rsidRPr="002B2BCE">
        <w:rPr>
          <w:rFonts w:cs="Times New Roman"/>
          <w:szCs w:val="24"/>
        </w:rPr>
        <w:t xml:space="preserve">, </w:t>
      </w:r>
      <w:r w:rsidRPr="001D1866">
        <w:rPr>
          <w:rFonts w:cs="Times New Roman"/>
          <w:i/>
          <w:iCs/>
          <w:szCs w:val="24"/>
        </w:rPr>
        <w:t>raster</w:t>
      </w:r>
      <w:r w:rsidRPr="002B2BCE">
        <w:rPr>
          <w:rFonts w:cs="Times New Roman"/>
          <w:szCs w:val="24"/>
        </w:rPr>
        <w:t xml:space="preserve">, dan </w:t>
      </w:r>
      <w:r w:rsidRPr="002B2BCE">
        <w:rPr>
          <w:rFonts w:cs="Times New Roman"/>
          <w:i/>
          <w:szCs w:val="24"/>
        </w:rPr>
        <w:t>database</w:t>
      </w:r>
      <w:r w:rsidRPr="002B2BCE">
        <w:rPr>
          <w:rFonts w:cs="Times New Roman"/>
          <w:szCs w:val="24"/>
        </w:rPr>
        <w:t xml:space="preserve"> (PostGIS dan Oracle). Pengambilan data koordinat untuk digunakan dalam QGIS dengan cara memakai GPS. GPS</w:t>
      </w:r>
      <w:r>
        <w:rPr>
          <w:rFonts w:cs="Times New Roman"/>
          <w:szCs w:val="24"/>
        </w:rPr>
        <w:t xml:space="preserve"> merupakan kependekan </w:t>
      </w:r>
      <w:r w:rsidRPr="002B2BCE">
        <w:rPr>
          <w:rFonts w:cs="Times New Roman"/>
          <w:szCs w:val="24"/>
        </w:rPr>
        <w:t xml:space="preserve">dari </w:t>
      </w:r>
      <w:r w:rsidRPr="002B2BCE">
        <w:rPr>
          <w:rFonts w:cs="Times New Roman"/>
          <w:i/>
          <w:szCs w:val="24"/>
        </w:rPr>
        <w:t>Global Positioning System</w:t>
      </w:r>
      <w:r w:rsidRPr="002B2BCE">
        <w:rPr>
          <w:rFonts w:cs="Times New Roman"/>
          <w:szCs w:val="24"/>
        </w:rPr>
        <w:t xml:space="preserve">, </w:t>
      </w:r>
      <w:r>
        <w:rPr>
          <w:rFonts w:cs="Times New Roman"/>
          <w:szCs w:val="24"/>
        </w:rPr>
        <w:t>yaitu setup</w:t>
      </w:r>
      <w:r w:rsidRPr="002B2BCE">
        <w:rPr>
          <w:rFonts w:cs="Times New Roman"/>
          <w:szCs w:val="24"/>
        </w:rPr>
        <w:t xml:space="preserve"> navigasi</w:t>
      </w:r>
      <w:r>
        <w:rPr>
          <w:rFonts w:cs="Times New Roman"/>
          <w:szCs w:val="24"/>
        </w:rPr>
        <w:t xml:space="preserve"> yang</w:t>
      </w:r>
      <w:r w:rsidRPr="002B2BCE">
        <w:rPr>
          <w:rFonts w:cs="Times New Roman"/>
          <w:szCs w:val="24"/>
        </w:rPr>
        <w:t xml:space="preserve"> menggunakan teknologi satelit untuk menerima titik koordinat dari posisi suatu lokasi. </w:t>
      </w:r>
      <w:r>
        <w:rPr>
          <w:rFonts w:cs="Times New Roman"/>
          <w:szCs w:val="24"/>
        </w:rPr>
        <w:t>Terdapat 2 t</w:t>
      </w:r>
      <w:r w:rsidRPr="002B2BCE">
        <w:rPr>
          <w:rFonts w:cs="Times New Roman"/>
          <w:szCs w:val="24"/>
        </w:rPr>
        <w:t>itik koordinat d</w:t>
      </w:r>
      <w:r>
        <w:rPr>
          <w:rFonts w:cs="Times New Roman"/>
          <w:szCs w:val="24"/>
        </w:rPr>
        <w:t>alam</w:t>
      </w:r>
      <w:r w:rsidRPr="002B2BCE">
        <w:rPr>
          <w:rFonts w:cs="Times New Roman"/>
          <w:szCs w:val="24"/>
        </w:rPr>
        <w:t xml:space="preserve"> GPS, yaitu:</w:t>
      </w:r>
    </w:p>
    <w:p w14:paraId="4E4DEC09" w14:textId="77777777" w:rsidR="008151CB" w:rsidRPr="002B2BCE" w:rsidRDefault="008151CB" w:rsidP="008151CB">
      <w:pPr>
        <w:pStyle w:val="ListParagraph"/>
        <w:numPr>
          <w:ilvl w:val="0"/>
          <w:numId w:val="23"/>
        </w:numPr>
        <w:spacing w:line="480" w:lineRule="auto"/>
        <w:ind w:left="720"/>
        <w:jc w:val="both"/>
        <w:rPr>
          <w:rFonts w:cs="Times New Roman"/>
          <w:szCs w:val="24"/>
        </w:rPr>
      </w:pPr>
      <w:r w:rsidRPr="002B2BCE">
        <w:rPr>
          <w:rFonts w:cs="Times New Roman"/>
          <w:szCs w:val="24"/>
        </w:rPr>
        <w:t>Latitude</w:t>
      </w:r>
    </w:p>
    <w:p w14:paraId="1E64F362" w14:textId="77777777" w:rsidR="008151CB" w:rsidRPr="002B2BCE" w:rsidRDefault="008151CB" w:rsidP="008151CB">
      <w:pPr>
        <w:pStyle w:val="ListParagraph"/>
        <w:spacing w:line="480" w:lineRule="auto"/>
        <w:jc w:val="both"/>
        <w:rPr>
          <w:rFonts w:cs="Times New Roman"/>
          <w:szCs w:val="24"/>
        </w:rPr>
      </w:pPr>
      <w:r w:rsidRPr="002B2BCE">
        <w:rPr>
          <w:rFonts w:cs="Times New Roman"/>
          <w:i/>
          <w:szCs w:val="24"/>
        </w:rPr>
        <w:t xml:space="preserve">Latitude </w:t>
      </w:r>
      <w:r w:rsidRPr="002B2BCE">
        <w:rPr>
          <w:rFonts w:cs="Times New Roman"/>
          <w:szCs w:val="24"/>
        </w:rPr>
        <w:t>atau garis lintang adalah garis</w:t>
      </w:r>
      <w:r>
        <w:rPr>
          <w:rFonts w:cs="Times New Roman"/>
          <w:szCs w:val="24"/>
        </w:rPr>
        <w:t xml:space="preserve"> ditujukkan untuk penentuan </w:t>
      </w:r>
      <w:r w:rsidRPr="002B2BCE">
        <w:rPr>
          <w:rFonts w:cs="Times New Roman"/>
          <w:szCs w:val="24"/>
        </w:rPr>
        <w:t xml:space="preserve">jarak sebelah utara dan selatan garis Khatulistiwa. </w:t>
      </w:r>
      <w:r w:rsidRPr="002B2BCE">
        <w:rPr>
          <w:rFonts w:cs="Times New Roman"/>
          <w:i/>
          <w:szCs w:val="24"/>
        </w:rPr>
        <w:t xml:space="preserve">Latitude </w:t>
      </w:r>
      <w:r w:rsidRPr="002B2BCE">
        <w:rPr>
          <w:rFonts w:cs="Times New Roman"/>
          <w:szCs w:val="24"/>
        </w:rPr>
        <w:t>d</w:t>
      </w:r>
      <w:r>
        <w:rPr>
          <w:rFonts w:cs="Times New Roman"/>
          <w:szCs w:val="24"/>
        </w:rPr>
        <w:t>ihitung</w:t>
      </w:r>
      <w:r w:rsidRPr="002B2BCE">
        <w:rPr>
          <w:rFonts w:cs="Times New Roman"/>
          <w:szCs w:val="24"/>
        </w:rPr>
        <w:t xml:space="preserve"> dari 0 derajat dari khatulistiwa </w:t>
      </w:r>
      <w:r>
        <w:rPr>
          <w:rFonts w:cs="Times New Roman"/>
          <w:szCs w:val="24"/>
        </w:rPr>
        <w:t>sampai tiba</w:t>
      </w:r>
      <w:r w:rsidRPr="002B2BCE">
        <w:rPr>
          <w:rFonts w:cs="Times New Roman"/>
          <w:szCs w:val="24"/>
        </w:rPr>
        <w:t xml:space="preserve"> pada 90 derajat di kutub utara dan selatan.</w:t>
      </w:r>
    </w:p>
    <w:p w14:paraId="21D9AF79" w14:textId="77777777" w:rsidR="008151CB" w:rsidRPr="002B2BCE" w:rsidRDefault="008151CB" w:rsidP="008151CB">
      <w:pPr>
        <w:pStyle w:val="ListParagraph"/>
        <w:numPr>
          <w:ilvl w:val="0"/>
          <w:numId w:val="23"/>
        </w:numPr>
        <w:spacing w:line="480" w:lineRule="auto"/>
        <w:ind w:left="720"/>
        <w:jc w:val="both"/>
        <w:rPr>
          <w:rFonts w:cs="Times New Roman"/>
          <w:szCs w:val="24"/>
        </w:rPr>
      </w:pPr>
      <w:r w:rsidRPr="002B2BCE">
        <w:rPr>
          <w:rFonts w:cs="Times New Roman"/>
          <w:szCs w:val="24"/>
        </w:rPr>
        <w:t>Longitude</w:t>
      </w:r>
    </w:p>
    <w:p w14:paraId="6EFB1565" w14:textId="46B8C7B1" w:rsidR="00C34C5C" w:rsidRPr="002B2BCE" w:rsidRDefault="008151CB" w:rsidP="00A256BF">
      <w:pPr>
        <w:pStyle w:val="ListParagraph"/>
        <w:spacing w:line="480" w:lineRule="auto"/>
        <w:jc w:val="both"/>
        <w:rPr>
          <w:rFonts w:cs="Times New Roman"/>
          <w:szCs w:val="24"/>
        </w:rPr>
      </w:pPr>
      <w:r w:rsidRPr="002B2BCE">
        <w:rPr>
          <w:rFonts w:cs="Times New Roman"/>
          <w:i/>
          <w:szCs w:val="24"/>
        </w:rPr>
        <w:t xml:space="preserve">Longitude </w:t>
      </w:r>
      <w:r w:rsidRPr="002B2BCE">
        <w:rPr>
          <w:rFonts w:cs="Times New Roman"/>
          <w:szCs w:val="24"/>
        </w:rPr>
        <w:t>atau garis bujur adalah garis yang membentang dari utara hingga ke selatan.</w:t>
      </w:r>
      <w:r w:rsidRPr="002B2BCE">
        <w:rPr>
          <w:rFonts w:cs="Times New Roman"/>
          <w:i/>
          <w:szCs w:val="24"/>
        </w:rPr>
        <w:t xml:space="preserve"> Longitude </w:t>
      </w:r>
      <w:r w:rsidRPr="002B2BCE">
        <w:rPr>
          <w:rFonts w:cs="Times New Roman"/>
          <w:szCs w:val="24"/>
        </w:rPr>
        <w:t xml:space="preserve">digunakan </w:t>
      </w:r>
      <w:r>
        <w:rPr>
          <w:rFonts w:cs="Times New Roman"/>
          <w:szCs w:val="24"/>
        </w:rPr>
        <w:t>dalam pengukuran dan</w:t>
      </w:r>
      <w:r w:rsidRPr="002B2BCE">
        <w:rPr>
          <w:rFonts w:cs="Times New Roman"/>
          <w:szCs w:val="24"/>
        </w:rPr>
        <w:t xml:space="preserve"> </w:t>
      </w:r>
      <w:r>
        <w:rPr>
          <w:rFonts w:cs="Times New Roman"/>
          <w:szCs w:val="24"/>
        </w:rPr>
        <w:t xml:space="preserve">penunjukan </w:t>
      </w:r>
      <w:r w:rsidRPr="002B2BCE">
        <w:rPr>
          <w:rFonts w:cs="Times New Roman"/>
          <w:szCs w:val="24"/>
        </w:rPr>
        <w:t>lokasi timur atau barat dari garis meridian utama.</w:t>
      </w:r>
      <w:bookmarkStart w:id="30" w:name="_GoBack"/>
      <w:bookmarkEnd w:id="30"/>
    </w:p>
    <w:sectPr w:rsidR="00C34C5C" w:rsidRPr="002B2BCE" w:rsidSect="00A256BF">
      <w:headerReference w:type="default" r:id="rId10"/>
      <w:footerReference w:type="default" r:id="rId11"/>
      <w:headerReference w:type="first" r:id="rId12"/>
      <w:footerReference w:type="first" r:id="rId13"/>
      <w:type w:val="continuous"/>
      <w:pgSz w:w="11907" w:h="16839"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16F903" w14:textId="77777777" w:rsidR="005B7FC4" w:rsidRDefault="005B7FC4">
      <w:pPr>
        <w:spacing w:after="0" w:line="240" w:lineRule="auto"/>
      </w:pPr>
      <w:r>
        <w:separator/>
      </w:r>
    </w:p>
  </w:endnote>
  <w:endnote w:type="continuationSeparator" w:id="0">
    <w:p w14:paraId="40BCAEBF" w14:textId="77777777" w:rsidR="005B7FC4" w:rsidRDefault="005B7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AE745" w14:textId="77777777" w:rsidR="003012D5" w:rsidRDefault="0030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262195588"/>
      <w:docPartObj>
        <w:docPartGallery w:val="Page Numbers (Bottom of Page)"/>
        <w:docPartUnique/>
      </w:docPartObj>
    </w:sdtPr>
    <w:sdtEndPr>
      <w:rPr>
        <w:noProof/>
      </w:rPr>
    </w:sdtEndPr>
    <w:sdtContent>
      <w:p w14:paraId="1D9EA5F1" w14:textId="73B4EAE6" w:rsidR="003012D5" w:rsidRDefault="003012D5">
        <w:pPr>
          <w:pStyle w:val="Footer"/>
          <w:jc w:val="center"/>
        </w:pPr>
        <w:r>
          <w:rPr>
            <w:noProof w:val="0"/>
          </w:rPr>
          <w:fldChar w:fldCharType="begin"/>
        </w:r>
        <w:r>
          <w:instrText xml:space="preserve"> PAGE   \* MERGEFORMAT </w:instrText>
        </w:r>
        <w:r>
          <w:rPr>
            <w:noProof w:val="0"/>
          </w:rPr>
          <w:fldChar w:fldCharType="separate"/>
        </w:r>
        <w:r w:rsidR="00A256BF">
          <w:t>1</w:t>
        </w:r>
        <w:r>
          <w:fldChar w:fldCharType="end"/>
        </w:r>
      </w:p>
    </w:sdtContent>
  </w:sdt>
  <w:p w14:paraId="6AEE3FDF" w14:textId="77777777" w:rsidR="003012D5" w:rsidRDefault="003012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A4522C" w14:textId="77777777" w:rsidR="005B7FC4" w:rsidRDefault="005B7FC4">
      <w:pPr>
        <w:spacing w:after="0" w:line="240" w:lineRule="auto"/>
      </w:pPr>
      <w:r>
        <w:separator/>
      </w:r>
    </w:p>
  </w:footnote>
  <w:footnote w:type="continuationSeparator" w:id="0">
    <w:p w14:paraId="597A3761" w14:textId="77777777" w:rsidR="005B7FC4" w:rsidRDefault="005B7F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805198748"/>
      <w:docPartObj>
        <w:docPartGallery w:val="Page Numbers (Top of Page)"/>
        <w:docPartUnique/>
      </w:docPartObj>
    </w:sdtPr>
    <w:sdtEndPr>
      <w:rPr>
        <w:noProof/>
      </w:rPr>
    </w:sdtEndPr>
    <w:sdtContent>
      <w:p w14:paraId="2280876B" w14:textId="068F5CD9" w:rsidR="003012D5" w:rsidRDefault="003012D5">
        <w:pPr>
          <w:pStyle w:val="Header"/>
          <w:jc w:val="right"/>
        </w:pPr>
        <w:r>
          <w:rPr>
            <w:noProof w:val="0"/>
          </w:rPr>
          <w:fldChar w:fldCharType="begin"/>
        </w:r>
        <w:r>
          <w:instrText xml:space="preserve"> PAGE   \* MERGEFORMAT </w:instrText>
        </w:r>
        <w:r>
          <w:rPr>
            <w:noProof w:val="0"/>
          </w:rPr>
          <w:fldChar w:fldCharType="separate"/>
        </w:r>
        <w:r w:rsidR="00A256BF">
          <w:t>2</w:t>
        </w:r>
        <w:r>
          <w:fldChar w:fldCharType="end"/>
        </w:r>
      </w:p>
    </w:sdtContent>
  </w:sdt>
  <w:p w14:paraId="37D7DCED" w14:textId="77777777" w:rsidR="003012D5" w:rsidRDefault="003012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8077F" w14:textId="77777777" w:rsidR="003012D5" w:rsidRDefault="003012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39AF5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4"/>
    <w:multiLevelType w:val="multilevel"/>
    <w:tmpl w:val="9FEEF6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1751113"/>
    <w:multiLevelType w:val="hybridMultilevel"/>
    <w:tmpl w:val="E806B3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00937"/>
    <w:multiLevelType w:val="hybridMultilevel"/>
    <w:tmpl w:val="9A203F3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96C3543"/>
    <w:multiLevelType w:val="hybridMultilevel"/>
    <w:tmpl w:val="C74ADC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F72727"/>
    <w:multiLevelType w:val="hybridMultilevel"/>
    <w:tmpl w:val="9D0A1D60"/>
    <w:lvl w:ilvl="0" w:tplc="52A2A1EE">
      <w:start w:val="1"/>
      <w:numFmt w:val="decimal"/>
      <w:lvlText w:val="%1."/>
      <w:lvlJc w:val="left"/>
      <w:pPr>
        <w:ind w:left="1077" w:hanging="360"/>
      </w:pPr>
      <w:rPr>
        <w:rFonts w:hint="default"/>
        <w:b w:val="0"/>
        <w:bCs/>
      </w:rPr>
    </w:lvl>
    <w:lvl w:ilvl="1" w:tplc="38090003" w:tentative="1">
      <w:start w:val="1"/>
      <w:numFmt w:val="bullet"/>
      <w:lvlText w:val="o"/>
      <w:lvlJc w:val="left"/>
      <w:pPr>
        <w:ind w:left="1797" w:hanging="360"/>
      </w:pPr>
      <w:rPr>
        <w:rFonts w:ascii="Courier New" w:hAnsi="Courier New" w:cs="Courier New" w:hint="default"/>
      </w:rPr>
    </w:lvl>
    <w:lvl w:ilvl="2" w:tplc="38090005" w:tentative="1">
      <w:start w:val="1"/>
      <w:numFmt w:val="bullet"/>
      <w:lvlText w:val=""/>
      <w:lvlJc w:val="left"/>
      <w:pPr>
        <w:ind w:left="2517" w:hanging="360"/>
      </w:pPr>
      <w:rPr>
        <w:rFonts w:ascii="Wingdings" w:hAnsi="Wingdings" w:hint="default"/>
      </w:rPr>
    </w:lvl>
    <w:lvl w:ilvl="3" w:tplc="38090001" w:tentative="1">
      <w:start w:val="1"/>
      <w:numFmt w:val="bullet"/>
      <w:lvlText w:val=""/>
      <w:lvlJc w:val="left"/>
      <w:pPr>
        <w:ind w:left="3237" w:hanging="360"/>
      </w:pPr>
      <w:rPr>
        <w:rFonts w:ascii="Symbol" w:hAnsi="Symbol" w:hint="default"/>
      </w:rPr>
    </w:lvl>
    <w:lvl w:ilvl="4" w:tplc="38090003" w:tentative="1">
      <w:start w:val="1"/>
      <w:numFmt w:val="bullet"/>
      <w:lvlText w:val="o"/>
      <w:lvlJc w:val="left"/>
      <w:pPr>
        <w:ind w:left="3957" w:hanging="360"/>
      </w:pPr>
      <w:rPr>
        <w:rFonts w:ascii="Courier New" w:hAnsi="Courier New" w:cs="Courier New" w:hint="default"/>
      </w:rPr>
    </w:lvl>
    <w:lvl w:ilvl="5" w:tplc="38090005" w:tentative="1">
      <w:start w:val="1"/>
      <w:numFmt w:val="bullet"/>
      <w:lvlText w:val=""/>
      <w:lvlJc w:val="left"/>
      <w:pPr>
        <w:ind w:left="4677" w:hanging="360"/>
      </w:pPr>
      <w:rPr>
        <w:rFonts w:ascii="Wingdings" w:hAnsi="Wingdings" w:hint="default"/>
      </w:rPr>
    </w:lvl>
    <w:lvl w:ilvl="6" w:tplc="38090001" w:tentative="1">
      <w:start w:val="1"/>
      <w:numFmt w:val="bullet"/>
      <w:lvlText w:val=""/>
      <w:lvlJc w:val="left"/>
      <w:pPr>
        <w:ind w:left="5397" w:hanging="360"/>
      </w:pPr>
      <w:rPr>
        <w:rFonts w:ascii="Symbol" w:hAnsi="Symbol" w:hint="default"/>
      </w:rPr>
    </w:lvl>
    <w:lvl w:ilvl="7" w:tplc="38090003" w:tentative="1">
      <w:start w:val="1"/>
      <w:numFmt w:val="bullet"/>
      <w:lvlText w:val="o"/>
      <w:lvlJc w:val="left"/>
      <w:pPr>
        <w:ind w:left="6117" w:hanging="360"/>
      </w:pPr>
      <w:rPr>
        <w:rFonts w:ascii="Courier New" w:hAnsi="Courier New" w:cs="Courier New" w:hint="default"/>
      </w:rPr>
    </w:lvl>
    <w:lvl w:ilvl="8" w:tplc="38090005" w:tentative="1">
      <w:start w:val="1"/>
      <w:numFmt w:val="bullet"/>
      <w:lvlText w:val=""/>
      <w:lvlJc w:val="left"/>
      <w:pPr>
        <w:ind w:left="6837" w:hanging="360"/>
      </w:pPr>
      <w:rPr>
        <w:rFonts w:ascii="Wingdings" w:hAnsi="Wingdings" w:hint="default"/>
      </w:rPr>
    </w:lvl>
  </w:abstractNum>
  <w:abstractNum w:abstractNumId="6" w15:restartNumberingAfterBreak="0">
    <w:nsid w:val="0EE476F1"/>
    <w:multiLevelType w:val="hybridMultilevel"/>
    <w:tmpl w:val="72465592"/>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7" w15:restartNumberingAfterBreak="0">
    <w:nsid w:val="0F93322F"/>
    <w:multiLevelType w:val="hybridMultilevel"/>
    <w:tmpl w:val="5B1A8920"/>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8" w15:restartNumberingAfterBreak="0">
    <w:nsid w:val="0F9D256D"/>
    <w:multiLevelType w:val="hybridMultilevel"/>
    <w:tmpl w:val="F5AA2EC6"/>
    <w:lvl w:ilvl="0" w:tplc="378C687E">
      <w:start w:val="1"/>
      <w:numFmt w:val="decimal"/>
      <w:lvlText w:val="4.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DD6ECF"/>
    <w:multiLevelType w:val="hybridMultilevel"/>
    <w:tmpl w:val="C84A7D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012CC7"/>
    <w:multiLevelType w:val="hybridMultilevel"/>
    <w:tmpl w:val="55E49A3A"/>
    <w:lvl w:ilvl="0" w:tplc="F0B619FC">
      <w:start w:val="2"/>
      <w:numFmt w:val="decimal"/>
      <w:lvlText w:val="%1.2.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1219B0"/>
    <w:multiLevelType w:val="hybridMultilevel"/>
    <w:tmpl w:val="9DC03614"/>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12" w15:restartNumberingAfterBreak="0">
    <w:nsid w:val="199B0215"/>
    <w:multiLevelType w:val="hybridMultilevel"/>
    <w:tmpl w:val="D6CCEB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D6220E"/>
    <w:multiLevelType w:val="multilevel"/>
    <w:tmpl w:val="8B00FD5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bCs/>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55D130C"/>
    <w:multiLevelType w:val="hybridMultilevel"/>
    <w:tmpl w:val="260C18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8435B45"/>
    <w:multiLevelType w:val="hybridMultilevel"/>
    <w:tmpl w:val="6B4CA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CA44CA"/>
    <w:multiLevelType w:val="hybridMultilevel"/>
    <w:tmpl w:val="825EB3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FC12E60"/>
    <w:multiLevelType w:val="hybridMultilevel"/>
    <w:tmpl w:val="74F449B2"/>
    <w:lvl w:ilvl="0" w:tplc="AD22A7F0">
      <w:start w:val="2"/>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36167C"/>
    <w:multiLevelType w:val="hybridMultilevel"/>
    <w:tmpl w:val="8C922D1A"/>
    <w:lvl w:ilvl="0" w:tplc="9D9E28DA">
      <w:start w:val="1"/>
      <w:numFmt w:val="decimal"/>
      <w:lvlText w:val="%1."/>
      <w:lvlJc w:val="left"/>
      <w:pPr>
        <w:ind w:left="780" w:hanging="4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5A52849"/>
    <w:multiLevelType w:val="hybridMultilevel"/>
    <w:tmpl w:val="758019D8"/>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20" w15:restartNumberingAfterBreak="0">
    <w:nsid w:val="35B75B5F"/>
    <w:multiLevelType w:val="hybridMultilevel"/>
    <w:tmpl w:val="21BC85E4"/>
    <w:lvl w:ilvl="0" w:tplc="ADDC4150">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15:restartNumberingAfterBreak="0">
    <w:nsid w:val="36D82C20"/>
    <w:multiLevelType w:val="hybridMultilevel"/>
    <w:tmpl w:val="B6BA8C3A"/>
    <w:lvl w:ilvl="0" w:tplc="0421000F">
      <w:start w:val="1"/>
      <w:numFmt w:val="decimal"/>
      <w:lvlText w:val="%1."/>
      <w:lvlJc w:val="left"/>
      <w:pPr>
        <w:ind w:left="720" w:hanging="360"/>
      </w:pPr>
      <w:rPr>
        <w:rFonts w:hint="default"/>
      </w:rPr>
    </w:lvl>
    <w:lvl w:ilvl="1" w:tplc="F3E2E9E6">
      <w:start w:val="1"/>
      <w:numFmt w:val="lowerLetter"/>
      <w:lvlText w:val="%2."/>
      <w:lvlJc w:val="left"/>
      <w:pPr>
        <w:ind w:left="1440" w:hanging="360"/>
      </w:pPr>
      <w:rPr>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B7B2C1F"/>
    <w:multiLevelType w:val="hybridMultilevel"/>
    <w:tmpl w:val="CDCC9F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CF2472C"/>
    <w:multiLevelType w:val="hybridMultilevel"/>
    <w:tmpl w:val="5F0A8E40"/>
    <w:lvl w:ilvl="0" w:tplc="047209F0">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214D3C"/>
    <w:multiLevelType w:val="hybridMultilevel"/>
    <w:tmpl w:val="35FA3CC4"/>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25" w15:restartNumberingAfterBreak="0">
    <w:nsid w:val="45E24538"/>
    <w:multiLevelType w:val="hybridMultilevel"/>
    <w:tmpl w:val="75D26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407B0C"/>
    <w:multiLevelType w:val="hybridMultilevel"/>
    <w:tmpl w:val="75CCB5E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8B0552B"/>
    <w:multiLevelType w:val="hybridMultilevel"/>
    <w:tmpl w:val="09069A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7D3788"/>
    <w:multiLevelType w:val="hybridMultilevel"/>
    <w:tmpl w:val="0D3ABD34"/>
    <w:lvl w:ilvl="0" w:tplc="BD8885DE">
      <w:start w:val="2"/>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3A5777"/>
    <w:multiLevelType w:val="hybridMultilevel"/>
    <w:tmpl w:val="0ED0A04C"/>
    <w:lvl w:ilvl="0" w:tplc="27BA82BE">
      <w:start w:val="1"/>
      <w:numFmt w:val="lowerLetter"/>
      <w:lvlText w:val="%1."/>
      <w:lvlJc w:val="left"/>
      <w:pPr>
        <w:ind w:left="25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E94427B"/>
    <w:multiLevelType w:val="multilevel"/>
    <w:tmpl w:val="1C786E6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1282699"/>
    <w:multiLevelType w:val="hybridMultilevel"/>
    <w:tmpl w:val="D234A3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17543E5"/>
    <w:multiLevelType w:val="hybridMultilevel"/>
    <w:tmpl w:val="3458660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2153D2C"/>
    <w:multiLevelType w:val="hybridMultilevel"/>
    <w:tmpl w:val="2328FDEA"/>
    <w:lvl w:ilvl="0" w:tplc="51C8C75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0D7481"/>
    <w:multiLevelType w:val="hybridMultilevel"/>
    <w:tmpl w:val="4D3A0C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6B17991"/>
    <w:multiLevelType w:val="hybridMultilevel"/>
    <w:tmpl w:val="FBC0B974"/>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36" w15:restartNumberingAfterBreak="0">
    <w:nsid w:val="57F806F8"/>
    <w:multiLevelType w:val="hybridMultilevel"/>
    <w:tmpl w:val="F92A8386"/>
    <w:lvl w:ilvl="0" w:tplc="C3C022E2">
      <w:start w:val="1"/>
      <w:numFmt w:val="lowerLetter"/>
      <w:lvlText w:val="%1)"/>
      <w:lvlJc w:val="left"/>
      <w:pPr>
        <w:ind w:left="1507" w:hanging="360"/>
      </w:pPr>
      <w:rPr>
        <w:rFonts w:ascii="Times New Roman" w:hAnsi="Times New Roman" w:cs="Times New Roman" w:hint="default"/>
        <w:b w:val="0"/>
        <w:bCs/>
        <w:sz w:val="24"/>
        <w:szCs w:val="24"/>
      </w:r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37" w15:restartNumberingAfterBreak="0">
    <w:nsid w:val="5963685D"/>
    <w:multiLevelType w:val="multilevel"/>
    <w:tmpl w:val="8FF05D1C"/>
    <w:lvl w:ilvl="0">
      <w:start w:val="2"/>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b/>
      </w:rPr>
    </w:lvl>
    <w:lvl w:ilvl="3">
      <w:start w:val="1"/>
      <w:numFmt w:val="decimal"/>
      <w:lvlText w:val="%1.%2.%3.%4"/>
      <w:lvlJc w:val="left"/>
      <w:pPr>
        <w:ind w:left="1080" w:hanging="720"/>
      </w:pPr>
      <w:rPr>
        <w:rFonts w:hint="default"/>
        <w:i w:val="0"/>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38" w15:restartNumberingAfterBreak="0">
    <w:nsid w:val="5DB65F16"/>
    <w:multiLevelType w:val="hybridMultilevel"/>
    <w:tmpl w:val="1206DBC8"/>
    <w:lvl w:ilvl="0" w:tplc="98986F30">
      <w:start w:val="1"/>
      <w:numFmt w:val="decimal"/>
      <w:lvlText w:val="%1."/>
      <w:lvlJc w:val="left"/>
      <w:pPr>
        <w:ind w:left="720" w:hanging="360"/>
      </w:pPr>
      <w:rPr>
        <w:rFonts w:eastAsia="Calibri" w:hint="default"/>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F021266"/>
    <w:multiLevelType w:val="hybridMultilevel"/>
    <w:tmpl w:val="0D68AA04"/>
    <w:lvl w:ilvl="0" w:tplc="8D9C2E7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5F5C06F7"/>
    <w:multiLevelType w:val="multilevel"/>
    <w:tmpl w:val="0A98C4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bCs/>
        <w:i w:val="0"/>
        <w:iCs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0474AEB"/>
    <w:multiLevelType w:val="hybridMultilevel"/>
    <w:tmpl w:val="AE22F95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66370E0B"/>
    <w:multiLevelType w:val="hybridMultilevel"/>
    <w:tmpl w:val="6ED69D86"/>
    <w:lvl w:ilvl="0" w:tplc="A0A8DB74">
      <w:start w:val="2"/>
      <w:numFmt w:val="decimal"/>
      <w:lvlText w:val="%1.2.3"/>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8B3422"/>
    <w:multiLevelType w:val="hybridMultilevel"/>
    <w:tmpl w:val="40A20FD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01A714B"/>
    <w:multiLevelType w:val="hybridMultilevel"/>
    <w:tmpl w:val="1BF4C39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0942EAE"/>
    <w:multiLevelType w:val="hybridMultilevel"/>
    <w:tmpl w:val="7EE830B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432753E"/>
    <w:multiLevelType w:val="hybridMultilevel"/>
    <w:tmpl w:val="DBC0DC70"/>
    <w:lvl w:ilvl="0" w:tplc="977045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781C2058"/>
    <w:multiLevelType w:val="hybridMultilevel"/>
    <w:tmpl w:val="9A203F3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15:restartNumberingAfterBreak="0">
    <w:nsid w:val="7F4C5488"/>
    <w:multiLevelType w:val="hybridMultilevel"/>
    <w:tmpl w:val="DB248ECE"/>
    <w:lvl w:ilvl="0" w:tplc="3BF48C1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21"/>
  </w:num>
  <w:num w:numId="5">
    <w:abstractNumId w:val="9"/>
  </w:num>
  <w:num w:numId="6">
    <w:abstractNumId w:val="40"/>
  </w:num>
  <w:num w:numId="7">
    <w:abstractNumId w:val="20"/>
  </w:num>
  <w:num w:numId="8">
    <w:abstractNumId w:val="39"/>
  </w:num>
  <w:num w:numId="9">
    <w:abstractNumId w:val="46"/>
  </w:num>
  <w:num w:numId="10">
    <w:abstractNumId w:val="47"/>
  </w:num>
  <w:num w:numId="11">
    <w:abstractNumId w:val="23"/>
  </w:num>
  <w:num w:numId="12">
    <w:abstractNumId w:val="17"/>
  </w:num>
  <w:num w:numId="13">
    <w:abstractNumId w:val="28"/>
  </w:num>
  <w:num w:numId="14">
    <w:abstractNumId w:val="10"/>
  </w:num>
  <w:num w:numId="15">
    <w:abstractNumId w:val="42"/>
  </w:num>
  <w:num w:numId="16">
    <w:abstractNumId w:val="26"/>
  </w:num>
  <w:num w:numId="17">
    <w:abstractNumId w:val="3"/>
  </w:num>
  <w:num w:numId="18">
    <w:abstractNumId w:val="41"/>
  </w:num>
  <w:num w:numId="19">
    <w:abstractNumId w:val="31"/>
  </w:num>
  <w:num w:numId="20">
    <w:abstractNumId w:val="43"/>
  </w:num>
  <w:num w:numId="21">
    <w:abstractNumId w:val="22"/>
  </w:num>
  <w:num w:numId="22">
    <w:abstractNumId w:val="15"/>
  </w:num>
  <w:num w:numId="23">
    <w:abstractNumId w:val="45"/>
  </w:num>
  <w:num w:numId="24">
    <w:abstractNumId w:val="37"/>
  </w:num>
  <w:num w:numId="25">
    <w:abstractNumId w:val="48"/>
  </w:num>
  <w:num w:numId="26">
    <w:abstractNumId w:val="8"/>
  </w:num>
  <w:num w:numId="27">
    <w:abstractNumId w:val="27"/>
  </w:num>
  <w:num w:numId="28">
    <w:abstractNumId w:val="33"/>
  </w:num>
  <w:num w:numId="29">
    <w:abstractNumId w:val="29"/>
  </w:num>
  <w:num w:numId="30">
    <w:abstractNumId w:val="25"/>
  </w:num>
  <w:num w:numId="31">
    <w:abstractNumId w:val="6"/>
  </w:num>
  <w:num w:numId="32">
    <w:abstractNumId w:val="19"/>
  </w:num>
  <w:num w:numId="33">
    <w:abstractNumId w:val="7"/>
  </w:num>
  <w:num w:numId="34">
    <w:abstractNumId w:val="35"/>
  </w:num>
  <w:num w:numId="35">
    <w:abstractNumId w:val="36"/>
  </w:num>
  <w:num w:numId="36">
    <w:abstractNumId w:val="24"/>
  </w:num>
  <w:num w:numId="37">
    <w:abstractNumId w:val="11"/>
  </w:num>
  <w:num w:numId="38">
    <w:abstractNumId w:val="4"/>
  </w:num>
  <w:num w:numId="39">
    <w:abstractNumId w:val="12"/>
  </w:num>
  <w:num w:numId="40">
    <w:abstractNumId w:val="13"/>
  </w:num>
  <w:num w:numId="41">
    <w:abstractNumId w:val="38"/>
  </w:num>
  <w:num w:numId="42">
    <w:abstractNumId w:val="32"/>
  </w:num>
  <w:num w:numId="4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0"/>
  </w:num>
  <w:num w:numId="45">
    <w:abstractNumId w:val="5"/>
  </w:num>
  <w:num w:numId="46">
    <w:abstractNumId w:val="44"/>
  </w:num>
  <w:num w:numId="47">
    <w:abstractNumId w:val="34"/>
  </w:num>
  <w:num w:numId="48">
    <w:abstractNumId w:val="16"/>
  </w:num>
  <w:num w:numId="49">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3FC"/>
    <w:rsid w:val="00002EDA"/>
    <w:rsid w:val="00003814"/>
    <w:rsid w:val="00005095"/>
    <w:rsid w:val="00006B23"/>
    <w:rsid w:val="0000772A"/>
    <w:rsid w:val="000166CE"/>
    <w:rsid w:val="000226A4"/>
    <w:rsid w:val="000229C3"/>
    <w:rsid w:val="000258A1"/>
    <w:rsid w:val="00031427"/>
    <w:rsid w:val="00033494"/>
    <w:rsid w:val="00033A24"/>
    <w:rsid w:val="00033E51"/>
    <w:rsid w:val="00034437"/>
    <w:rsid w:val="00044B7E"/>
    <w:rsid w:val="00051998"/>
    <w:rsid w:val="00052592"/>
    <w:rsid w:val="00054745"/>
    <w:rsid w:val="000547EE"/>
    <w:rsid w:val="00057E70"/>
    <w:rsid w:val="00060DA8"/>
    <w:rsid w:val="0006335C"/>
    <w:rsid w:val="00064121"/>
    <w:rsid w:val="00064195"/>
    <w:rsid w:val="00066239"/>
    <w:rsid w:val="00067474"/>
    <w:rsid w:val="00067DCD"/>
    <w:rsid w:val="000700F8"/>
    <w:rsid w:val="000709B8"/>
    <w:rsid w:val="00083D20"/>
    <w:rsid w:val="00084000"/>
    <w:rsid w:val="00086840"/>
    <w:rsid w:val="000906D0"/>
    <w:rsid w:val="00090EC1"/>
    <w:rsid w:val="00093085"/>
    <w:rsid w:val="00093FE5"/>
    <w:rsid w:val="0009664B"/>
    <w:rsid w:val="000A27D0"/>
    <w:rsid w:val="000A3590"/>
    <w:rsid w:val="000A69CF"/>
    <w:rsid w:val="000B4E2E"/>
    <w:rsid w:val="000B51A8"/>
    <w:rsid w:val="000B7864"/>
    <w:rsid w:val="000C0A8E"/>
    <w:rsid w:val="000C0F02"/>
    <w:rsid w:val="000C394F"/>
    <w:rsid w:val="000C5A94"/>
    <w:rsid w:val="000C6A44"/>
    <w:rsid w:val="000C797A"/>
    <w:rsid w:val="000D30C4"/>
    <w:rsid w:val="000D7586"/>
    <w:rsid w:val="000E5AED"/>
    <w:rsid w:val="000F2C8D"/>
    <w:rsid w:val="000F3528"/>
    <w:rsid w:val="000F6649"/>
    <w:rsid w:val="0010245A"/>
    <w:rsid w:val="001052D6"/>
    <w:rsid w:val="00112B02"/>
    <w:rsid w:val="001168C9"/>
    <w:rsid w:val="001234C2"/>
    <w:rsid w:val="0012375B"/>
    <w:rsid w:val="00131722"/>
    <w:rsid w:val="00133005"/>
    <w:rsid w:val="00134FE8"/>
    <w:rsid w:val="00135076"/>
    <w:rsid w:val="0013554B"/>
    <w:rsid w:val="001406A8"/>
    <w:rsid w:val="00141063"/>
    <w:rsid w:val="00141B5C"/>
    <w:rsid w:val="00141E55"/>
    <w:rsid w:val="00142E6D"/>
    <w:rsid w:val="00143A89"/>
    <w:rsid w:val="001460CB"/>
    <w:rsid w:val="00151316"/>
    <w:rsid w:val="00152D14"/>
    <w:rsid w:val="00155C4B"/>
    <w:rsid w:val="00162F47"/>
    <w:rsid w:val="001634C5"/>
    <w:rsid w:val="00171ECE"/>
    <w:rsid w:val="0017346A"/>
    <w:rsid w:val="001766F9"/>
    <w:rsid w:val="001815A2"/>
    <w:rsid w:val="00181C84"/>
    <w:rsid w:val="00184FB9"/>
    <w:rsid w:val="001915A2"/>
    <w:rsid w:val="001939F3"/>
    <w:rsid w:val="00195990"/>
    <w:rsid w:val="001A1019"/>
    <w:rsid w:val="001A2FA2"/>
    <w:rsid w:val="001B1C23"/>
    <w:rsid w:val="001B2F00"/>
    <w:rsid w:val="001B612E"/>
    <w:rsid w:val="001C186A"/>
    <w:rsid w:val="001C5A43"/>
    <w:rsid w:val="001C7A94"/>
    <w:rsid w:val="001D0184"/>
    <w:rsid w:val="001D0CF9"/>
    <w:rsid w:val="001D12E2"/>
    <w:rsid w:val="001D1780"/>
    <w:rsid w:val="001D1E6A"/>
    <w:rsid w:val="001D1EEF"/>
    <w:rsid w:val="001D3224"/>
    <w:rsid w:val="001D48DA"/>
    <w:rsid w:val="001E5D11"/>
    <w:rsid w:val="001F1D21"/>
    <w:rsid w:val="001F2C07"/>
    <w:rsid w:val="001F30EC"/>
    <w:rsid w:val="001F746E"/>
    <w:rsid w:val="00200570"/>
    <w:rsid w:val="00204C49"/>
    <w:rsid w:val="00205AF4"/>
    <w:rsid w:val="00206394"/>
    <w:rsid w:val="00212108"/>
    <w:rsid w:val="00221E8B"/>
    <w:rsid w:val="0022294F"/>
    <w:rsid w:val="00231F4B"/>
    <w:rsid w:val="002321BD"/>
    <w:rsid w:val="00232413"/>
    <w:rsid w:val="00236823"/>
    <w:rsid w:val="00237DFF"/>
    <w:rsid w:val="00242EC5"/>
    <w:rsid w:val="00245116"/>
    <w:rsid w:val="002463B9"/>
    <w:rsid w:val="002473E8"/>
    <w:rsid w:val="00251939"/>
    <w:rsid w:val="00252B8A"/>
    <w:rsid w:val="00252D03"/>
    <w:rsid w:val="00254022"/>
    <w:rsid w:val="002565C6"/>
    <w:rsid w:val="00256D51"/>
    <w:rsid w:val="00257BC3"/>
    <w:rsid w:val="00266A13"/>
    <w:rsid w:val="002718ED"/>
    <w:rsid w:val="00272BC3"/>
    <w:rsid w:val="002738CA"/>
    <w:rsid w:val="0027441E"/>
    <w:rsid w:val="00274635"/>
    <w:rsid w:val="0027718D"/>
    <w:rsid w:val="00277503"/>
    <w:rsid w:val="00277C5A"/>
    <w:rsid w:val="0028194A"/>
    <w:rsid w:val="00284D23"/>
    <w:rsid w:val="00284E39"/>
    <w:rsid w:val="002A17B0"/>
    <w:rsid w:val="002A3C14"/>
    <w:rsid w:val="002A7EFD"/>
    <w:rsid w:val="002B09A6"/>
    <w:rsid w:val="002B1661"/>
    <w:rsid w:val="002B2674"/>
    <w:rsid w:val="002B2BCE"/>
    <w:rsid w:val="002B4841"/>
    <w:rsid w:val="002B68E7"/>
    <w:rsid w:val="002B71B5"/>
    <w:rsid w:val="002B768B"/>
    <w:rsid w:val="002C787A"/>
    <w:rsid w:val="002D1A99"/>
    <w:rsid w:val="002D3237"/>
    <w:rsid w:val="002D764E"/>
    <w:rsid w:val="002E31D8"/>
    <w:rsid w:val="002E567B"/>
    <w:rsid w:val="002F1F4F"/>
    <w:rsid w:val="002F28D7"/>
    <w:rsid w:val="002F2AA3"/>
    <w:rsid w:val="00300B72"/>
    <w:rsid w:val="003012D5"/>
    <w:rsid w:val="00307080"/>
    <w:rsid w:val="003072B4"/>
    <w:rsid w:val="00312E09"/>
    <w:rsid w:val="003134E8"/>
    <w:rsid w:val="0031536C"/>
    <w:rsid w:val="003217B9"/>
    <w:rsid w:val="003223CE"/>
    <w:rsid w:val="003263AF"/>
    <w:rsid w:val="003263B7"/>
    <w:rsid w:val="0032666C"/>
    <w:rsid w:val="00327392"/>
    <w:rsid w:val="00333A67"/>
    <w:rsid w:val="003348A6"/>
    <w:rsid w:val="003417F8"/>
    <w:rsid w:val="00342C56"/>
    <w:rsid w:val="00343CB2"/>
    <w:rsid w:val="003448ED"/>
    <w:rsid w:val="00346BEA"/>
    <w:rsid w:val="00347A92"/>
    <w:rsid w:val="00352D7B"/>
    <w:rsid w:val="00356E4C"/>
    <w:rsid w:val="00361748"/>
    <w:rsid w:val="00363E16"/>
    <w:rsid w:val="00363F3E"/>
    <w:rsid w:val="00366767"/>
    <w:rsid w:val="00367BED"/>
    <w:rsid w:val="003702EF"/>
    <w:rsid w:val="0037505B"/>
    <w:rsid w:val="00377FCE"/>
    <w:rsid w:val="00387174"/>
    <w:rsid w:val="00390129"/>
    <w:rsid w:val="003A21B3"/>
    <w:rsid w:val="003A421D"/>
    <w:rsid w:val="003A5270"/>
    <w:rsid w:val="003B0624"/>
    <w:rsid w:val="003B0EAD"/>
    <w:rsid w:val="003B34FD"/>
    <w:rsid w:val="003B7484"/>
    <w:rsid w:val="003B7DEA"/>
    <w:rsid w:val="003C5319"/>
    <w:rsid w:val="003C6F72"/>
    <w:rsid w:val="003D16A3"/>
    <w:rsid w:val="003D3E0A"/>
    <w:rsid w:val="003D7225"/>
    <w:rsid w:val="003E3D11"/>
    <w:rsid w:val="003F2E8F"/>
    <w:rsid w:val="003F4929"/>
    <w:rsid w:val="003F5632"/>
    <w:rsid w:val="00403AC3"/>
    <w:rsid w:val="00405601"/>
    <w:rsid w:val="00406B78"/>
    <w:rsid w:val="00406CC1"/>
    <w:rsid w:val="004127FC"/>
    <w:rsid w:val="004131CD"/>
    <w:rsid w:val="00416BFF"/>
    <w:rsid w:val="00422BAA"/>
    <w:rsid w:val="0042437C"/>
    <w:rsid w:val="00427A0E"/>
    <w:rsid w:val="00427DB0"/>
    <w:rsid w:val="00427F3D"/>
    <w:rsid w:val="0043001A"/>
    <w:rsid w:val="004344F5"/>
    <w:rsid w:val="00436699"/>
    <w:rsid w:val="00444CD0"/>
    <w:rsid w:val="004456A3"/>
    <w:rsid w:val="00445D31"/>
    <w:rsid w:val="00452CCC"/>
    <w:rsid w:val="004556D4"/>
    <w:rsid w:val="004562B6"/>
    <w:rsid w:val="00464618"/>
    <w:rsid w:val="0046484F"/>
    <w:rsid w:val="00465974"/>
    <w:rsid w:val="00465EAE"/>
    <w:rsid w:val="00475CD1"/>
    <w:rsid w:val="00477D66"/>
    <w:rsid w:val="00480F01"/>
    <w:rsid w:val="00483A56"/>
    <w:rsid w:val="00485E60"/>
    <w:rsid w:val="004A0081"/>
    <w:rsid w:val="004A4A28"/>
    <w:rsid w:val="004B0BD2"/>
    <w:rsid w:val="004B146A"/>
    <w:rsid w:val="004B3DDA"/>
    <w:rsid w:val="004B3F64"/>
    <w:rsid w:val="004B7934"/>
    <w:rsid w:val="004C0C50"/>
    <w:rsid w:val="004C3C5A"/>
    <w:rsid w:val="004C3D08"/>
    <w:rsid w:val="004E54BE"/>
    <w:rsid w:val="004F03A4"/>
    <w:rsid w:val="004F3058"/>
    <w:rsid w:val="004F52D1"/>
    <w:rsid w:val="004F65C8"/>
    <w:rsid w:val="00500193"/>
    <w:rsid w:val="005041FA"/>
    <w:rsid w:val="00505369"/>
    <w:rsid w:val="005056E4"/>
    <w:rsid w:val="00515F3B"/>
    <w:rsid w:val="005205A7"/>
    <w:rsid w:val="005219CD"/>
    <w:rsid w:val="005228FC"/>
    <w:rsid w:val="00523D25"/>
    <w:rsid w:val="005365BD"/>
    <w:rsid w:val="00540A8B"/>
    <w:rsid w:val="00541D2D"/>
    <w:rsid w:val="00546820"/>
    <w:rsid w:val="00554863"/>
    <w:rsid w:val="00554BDB"/>
    <w:rsid w:val="00562AE9"/>
    <w:rsid w:val="00563C88"/>
    <w:rsid w:val="00565257"/>
    <w:rsid w:val="005672F6"/>
    <w:rsid w:val="0057158A"/>
    <w:rsid w:val="00572F45"/>
    <w:rsid w:val="00574447"/>
    <w:rsid w:val="005806C5"/>
    <w:rsid w:val="00583ABD"/>
    <w:rsid w:val="00585A9A"/>
    <w:rsid w:val="00587902"/>
    <w:rsid w:val="00593D53"/>
    <w:rsid w:val="00597941"/>
    <w:rsid w:val="005979F1"/>
    <w:rsid w:val="005A0321"/>
    <w:rsid w:val="005A21DE"/>
    <w:rsid w:val="005B02A8"/>
    <w:rsid w:val="005B0A11"/>
    <w:rsid w:val="005B0EDA"/>
    <w:rsid w:val="005B7D3C"/>
    <w:rsid w:val="005B7FC4"/>
    <w:rsid w:val="005C1D87"/>
    <w:rsid w:val="005C4F45"/>
    <w:rsid w:val="005D2535"/>
    <w:rsid w:val="005D375D"/>
    <w:rsid w:val="005D3C6B"/>
    <w:rsid w:val="005D4BD1"/>
    <w:rsid w:val="005E00F0"/>
    <w:rsid w:val="005E0384"/>
    <w:rsid w:val="005E2D38"/>
    <w:rsid w:val="005E352A"/>
    <w:rsid w:val="005E4FFB"/>
    <w:rsid w:val="005E7CD9"/>
    <w:rsid w:val="005F1824"/>
    <w:rsid w:val="005F4B1A"/>
    <w:rsid w:val="005F592D"/>
    <w:rsid w:val="006057F7"/>
    <w:rsid w:val="00614FB4"/>
    <w:rsid w:val="00615AFC"/>
    <w:rsid w:val="00615C07"/>
    <w:rsid w:val="00620BB2"/>
    <w:rsid w:val="00621F71"/>
    <w:rsid w:val="00622CED"/>
    <w:rsid w:val="006260E7"/>
    <w:rsid w:val="006325AC"/>
    <w:rsid w:val="0063314E"/>
    <w:rsid w:val="00636366"/>
    <w:rsid w:val="00637DBC"/>
    <w:rsid w:val="00642893"/>
    <w:rsid w:val="0064419B"/>
    <w:rsid w:val="006516B1"/>
    <w:rsid w:val="00654375"/>
    <w:rsid w:val="0065648D"/>
    <w:rsid w:val="00656A72"/>
    <w:rsid w:val="00664A9B"/>
    <w:rsid w:val="00671141"/>
    <w:rsid w:val="00671D12"/>
    <w:rsid w:val="00676840"/>
    <w:rsid w:val="006769F8"/>
    <w:rsid w:val="00676FBE"/>
    <w:rsid w:val="00680353"/>
    <w:rsid w:val="00684386"/>
    <w:rsid w:val="006848C8"/>
    <w:rsid w:val="00685F3A"/>
    <w:rsid w:val="0069441E"/>
    <w:rsid w:val="006946FF"/>
    <w:rsid w:val="006965EE"/>
    <w:rsid w:val="006A2425"/>
    <w:rsid w:val="006A2CC9"/>
    <w:rsid w:val="006A35B5"/>
    <w:rsid w:val="006B5BE6"/>
    <w:rsid w:val="006C0CEB"/>
    <w:rsid w:val="006C35F2"/>
    <w:rsid w:val="006C3C53"/>
    <w:rsid w:val="006C5335"/>
    <w:rsid w:val="006C5D9C"/>
    <w:rsid w:val="006C6125"/>
    <w:rsid w:val="006C6272"/>
    <w:rsid w:val="006D1598"/>
    <w:rsid w:val="006D3682"/>
    <w:rsid w:val="006D5673"/>
    <w:rsid w:val="006D6F43"/>
    <w:rsid w:val="006E1D7A"/>
    <w:rsid w:val="006E3516"/>
    <w:rsid w:val="006E6BDD"/>
    <w:rsid w:val="006E6D4E"/>
    <w:rsid w:val="006E6F22"/>
    <w:rsid w:val="006F7F89"/>
    <w:rsid w:val="00704C8B"/>
    <w:rsid w:val="00704F81"/>
    <w:rsid w:val="00705255"/>
    <w:rsid w:val="00720ABB"/>
    <w:rsid w:val="00721BAD"/>
    <w:rsid w:val="0072294E"/>
    <w:rsid w:val="007238C8"/>
    <w:rsid w:val="00724B72"/>
    <w:rsid w:val="00730317"/>
    <w:rsid w:val="007352EF"/>
    <w:rsid w:val="0073738F"/>
    <w:rsid w:val="00747673"/>
    <w:rsid w:val="0075006D"/>
    <w:rsid w:val="00751718"/>
    <w:rsid w:val="00754AD3"/>
    <w:rsid w:val="00755011"/>
    <w:rsid w:val="007629FB"/>
    <w:rsid w:val="00762E89"/>
    <w:rsid w:val="0076635F"/>
    <w:rsid w:val="0077175D"/>
    <w:rsid w:val="00775F3C"/>
    <w:rsid w:val="00781742"/>
    <w:rsid w:val="0078226C"/>
    <w:rsid w:val="00785086"/>
    <w:rsid w:val="007934BD"/>
    <w:rsid w:val="0079555D"/>
    <w:rsid w:val="007A4B71"/>
    <w:rsid w:val="007A63C6"/>
    <w:rsid w:val="007B0A5D"/>
    <w:rsid w:val="007B5A81"/>
    <w:rsid w:val="007B75F2"/>
    <w:rsid w:val="007D0F9A"/>
    <w:rsid w:val="007D23FC"/>
    <w:rsid w:val="007D6ABC"/>
    <w:rsid w:val="007E23F7"/>
    <w:rsid w:val="007E312F"/>
    <w:rsid w:val="007E4F87"/>
    <w:rsid w:val="007F49DC"/>
    <w:rsid w:val="007F6D8F"/>
    <w:rsid w:val="008008E7"/>
    <w:rsid w:val="008015D8"/>
    <w:rsid w:val="008075F7"/>
    <w:rsid w:val="008078D8"/>
    <w:rsid w:val="00810816"/>
    <w:rsid w:val="008127CE"/>
    <w:rsid w:val="008151CB"/>
    <w:rsid w:val="00816647"/>
    <w:rsid w:val="00817D61"/>
    <w:rsid w:val="0083763E"/>
    <w:rsid w:val="00840E92"/>
    <w:rsid w:val="00842981"/>
    <w:rsid w:val="0085027B"/>
    <w:rsid w:val="00852702"/>
    <w:rsid w:val="00857FED"/>
    <w:rsid w:val="008617E2"/>
    <w:rsid w:val="008629E0"/>
    <w:rsid w:val="008635B2"/>
    <w:rsid w:val="00873C16"/>
    <w:rsid w:val="0088135E"/>
    <w:rsid w:val="00890495"/>
    <w:rsid w:val="008908B1"/>
    <w:rsid w:val="0089319B"/>
    <w:rsid w:val="00893FED"/>
    <w:rsid w:val="00895E1E"/>
    <w:rsid w:val="008A094A"/>
    <w:rsid w:val="008A4F4D"/>
    <w:rsid w:val="008A7556"/>
    <w:rsid w:val="008A7A7F"/>
    <w:rsid w:val="008B42B5"/>
    <w:rsid w:val="008B7DA4"/>
    <w:rsid w:val="008C1A47"/>
    <w:rsid w:val="008C3B45"/>
    <w:rsid w:val="008C4EB3"/>
    <w:rsid w:val="008C57EF"/>
    <w:rsid w:val="008C621B"/>
    <w:rsid w:val="008C690A"/>
    <w:rsid w:val="008D397F"/>
    <w:rsid w:val="008D6D77"/>
    <w:rsid w:val="008D6ECD"/>
    <w:rsid w:val="008E056F"/>
    <w:rsid w:val="008E0DF7"/>
    <w:rsid w:val="008E33CD"/>
    <w:rsid w:val="008E3739"/>
    <w:rsid w:val="008E4032"/>
    <w:rsid w:val="008E4340"/>
    <w:rsid w:val="008E4AB6"/>
    <w:rsid w:val="008E5B7D"/>
    <w:rsid w:val="008E7A51"/>
    <w:rsid w:val="008F13CC"/>
    <w:rsid w:val="008F17D1"/>
    <w:rsid w:val="008F27C1"/>
    <w:rsid w:val="008F65AA"/>
    <w:rsid w:val="009030B2"/>
    <w:rsid w:val="00905211"/>
    <w:rsid w:val="00910810"/>
    <w:rsid w:val="00910D3F"/>
    <w:rsid w:val="009158A1"/>
    <w:rsid w:val="0091687D"/>
    <w:rsid w:val="009174C2"/>
    <w:rsid w:val="009207EE"/>
    <w:rsid w:val="009226BF"/>
    <w:rsid w:val="00922B40"/>
    <w:rsid w:val="00924759"/>
    <w:rsid w:val="00927E2C"/>
    <w:rsid w:val="009336F4"/>
    <w:rsid w:val="00934DB9"/>
    <w:rsid w:val="00937FD0"/>
    <w:rsid w:val="00941B50"/>
    <w:rsid w:val="00941DF8"/>
    <w:rsid w:val="0094623A"/>
    <w:rsid w:val="0094630D"/>
    <w:rsid w:val="009472FE"/>
    <w:rsid w:val="00950886"/>
    <w:rsid w:val="00951680"/>
    <w:rsid w:val="00954296"/>
    <w:rsid w:val="00954396"/>
    <w:rsid w:val="00957775"/>
    <w:rsid w:val="00964A1C"/>
    <w:rsid w:val="00980FDF"/>
    <w:rsid w:val="00982F5B"/>
    <w:rsid w:val="00987FD3"/>
    <w:rsid w:val="00991F56"/>
    <w:rsid w:val="00995A44"/>
    <w:rsid w:val="00995C99"/>
    <w:rsid w:val="009961B1"/>
    <w:rsid w:val="009A0818"/>
    <w:rsid w:val="009A33E9"/>
    <w:rsid w:val="009A7A54"/>
    <w:rsid w:val="009B1707"/>
    <w:rsid w:val="009B5D89"/>
    <w:rsid w:val="009B60D0"/>
    <w:rsid w:val="009B6B07"/>
    <w:rsid w:val="009C16A9"/>
    <w:rsid w:val="009C23FE"/>
    <w:rsid w:val="009C4D57"/>
    <w:rsid w:val="009D0856"/>
    <w:rsid w:val="009D3F41"/>
    <w:rsid w:val="009D4431"/>
    <w:rsid w:val="009D70E8"/>
    <w:rsid w:val="009E106E"/>
    <w:rsid w:val="009E51D6"/>
    <w:rsid w:val="009F465A"/>
    <w:rsid w:val="009F7DEA"/>
    <w:rsid w:val="009F7F3C"/>
    <w:rsid w:val="00A12CDB"/>
    <w:rsid w:val="00A13771"/>
    <w:rsid w:val="00A1400D"/>
    <w:rsid w:val="00A15727"/>
    <w:rsid w:val="00A2183D"/>
    <w:rsid w:val="00A219D5"/>
    <w:rsid w:val="00A22D59"/>
    <w:rsid w:val="00A232B5"/>
    <w:rsid w:val="00A23CE9"/>
    <w:rsid w:val="00A256BF"/>
    <w:rsid w:val="00A2736C"/>
    <w:rsid w:val="00A31703"/>
    <w:rsid w:val="00A3263D"/>
    <w:rsid w:val="00A336F1"/>
    <w:rsid w:val="00A33B95"/>
    <w:rsid w:val="00A34AED"/>
    <w:rsid w:val="00A4082A"/>
    <w:rsid w:val="00A40DD6"/>
    <w:rsid w:val="00A40F9E"/>
    <w:rsid w:val="00A41C6C"/>
    <w:rsid w:val="00A44B9E"/>
    <w:rsid w:val="00A50CAD"/>
    <w:rsid w:val="00A51B79"/>
    <w:rsid w:val="00A548A8"/>
    <w:rsid w:val="00A55076"/>
    <w:rsid w:val="00A564AD"/>
    <w:rsid w:val="00A601ED"/>
    <w:rsid w:val="00A63DD9"/>
    <w:rsid w:val="00A6415F"/>
    <w:rsid w:val="00A648F8"/>
    <w:rsid w:val="00A66060"/>
    <w:rsid w:val="00A71021"/>
    <w:rsid w:val="00A71369"/>
    <w:rsid w:val="00A724A1"/>
    <w:rsid w:val="00A72C20"/>
    <w:rsid w:val="00A77534"/>
    <w:rsid w:val="00A82804"/>
    <w:rsid w:val="00A83404"/>
    <w:rsid w:val="00A834B9"/>
    <w:rsid w:val="00A840AD"/>
    <w:rsid w:val="00A85340"/>
    <w:rsid w:val="00A926A9"/>
    <w:rsid w:val="00A97426"/>
    <w:rsid w:val="00AB0B55"/>
    <w:rsid w:val="00AB0CAB"/>
    <w:rsid w:val="00AB2247"/>
    <w:rsid w:val="00AB674D"/>
    <w:rsid w:val="00AC0EDE"/>
    <w:rsid w:val="00AC1E09"/>
    <w:rsid w:val="00AC7AB9"/>
    <w:rsid w:val="00AD15AA"/>
    <w:rsid w:val="00AD2777"/>
    <w:rsid w:val="00AD27B5"/>
    <w:rsid w:val="00AD4E3B"/>
    <w:rsid w:val="00AD6B34"/>
    <w:rsid w:val="00AE24D8"/>
    <w:rsid w:val="00AE48B9"/>
    <w:rsid w:val="00AE5D9F"/>
    <w:rsid w:val="00AF1109"/>
    <w:rsid w:val="00AF3F68"/>
    <w:rsid w:val="00B023BF"/>
    <w:rsid w:val="00B0499C"/>
    <w:rsid w:val="00B04D93"/>
    <w:rsid w:val="00B05287"/>
    <w:rsid w:val="00B107D9"/>
    <w:rsid w:val="00B111C0"/>
    <w:rsid w:val="00B116EF"/>
    <w:rsid w:val="00B1182C"/>
    <w:rsid w:val="00B168ED"/>
    <w:rsid w:val="00B17D22"/>
    <w:rsid w:val="00B214B9"/>
    <w:rsid w:val="00B22252"/>
    <w:rsid w:val="00B22802"/>
    <w:rsid w:val="00B22CCC"/>
    <w:rsid w:val="00B24147"/>
    <w:rsid w:val="00B27305"/>
    <w:rsid w:val="00B301C0"/>
    <w:rsid w:val="00B312B1"/>
    <w:rsid w:val="00B327F6"/>
    <w:rsid w:val="00B352D8"/>
    <w:rsid w:val="00B357D7"/>
    <w:rsid w:val="00B43153"/>
    <w:rsid w:val="00B453FF"/>
    <w:rsid w:val="00B466CB"/>
    <w:rsid w:val="00B477AC"/>
    <w:rsid w:val="00B529A8"/>
    <w:rsid w:val="00B54947"/>
    <w:rsid w:val="00B60867"/>
    <w:rsid w:val="00B662B6"/>
    <w:rsid w:val="00B70E2B"/>
    <w:rsid w:val="00B71672"/>
    <w:rsid w:val="00B741AF"/>
    <w:rsid w:val="00B85CD9"/>
    <w:rsid w:val="00B86FC3"/>
    <w:rsid w:val="00B871F2"/>
    <w:rsid w:val="00B879D7"/>
    <w:rsid w:val="00B916D4"/>
    <w:rsid w:val="00B92DF6"/>
    <w:rsid w:val="00B953F1"/>
    <w:rsid w:val="00B95AC2"/>
    <w:rsid w:val="00B95CD2"/>
    <w:rsid w:val="00BA04B5"/>
    <w:rsid w:val="00BA0D30"/>
    <w:rsid w:val="00BA3619"/>
    <w:rsid w:val="00BA4CA0"/>
    <w:rsid w:val="00BA5555"/>
    <w:rsid w:val="00BB0B3C"/>
    <w:rsid w:val="00BB61B0"/>
    <w:rsid w:val="00BB78EB"/>
    <w:rsid w:val="00BC1519"/>
    <w:rsid w:val="00BC3778"/>
    <w:rsid w:val="00BC4D1A"/>
    <w:rsid w:val="00BC67A7"/>
    <w:rsid w:val="00BD0F3E"/>
    <w:rsid w:val="00BD5A93"/>
    <w:rsid w:val="00BD5F11"/>
    <w:rsid w:val="00BE178B"/>
    <w:rsid w:val="00BE30EC"/>
    <w:rsid w:val="00BE4D90"/>
    <w:rsid w:val="00BE5569"/>
    <w:rsid w:val="00BE5851"/>
    <w:rsid w:val="00BF0F3A"/>
    <w:rsid w:val="00BF11DE"/>
    <w:rsid w:val="00BF2DCB"/>
    <w:rsid w:val="00BF3D23"/>
    <w:rsid w:val="00BF49FC"/>
    <w:rsid w:val="00BF62CF"/>
    <w:rsid w:val="00BF6BE7"/>
    <w:rsid w:val="00BF6BEC"/>
    <w:rsid w:val="00BF7840"/>
    <w:rsid w:val="00C06701"/>
    <w:rsid w:val="00C10BA5"/>
    <w:rsid w:val="00C11385"/>
    <w:rsid w:val="00C134CB"/>
    <w:rsid w:val="00C14687"/>
    <w:rsid w:val="00C2400F"/>
    <w:rsid w:val="00C259ED"/>
    <w:rsid w:val="00C26B52"/>
    <w:rsid w:val="00C34C5C"/>
    <w:rsid w:val="00C35913"/>
    <w:rsid w:val="00C42057"/>
    <w:rsid w:val="00C42CD7"/>
    <w:rsid w:val="00C44D1C"/>
    <w:rsid w:val="00C462C1"/>
    <w:rsid w:val="00C54195"/>
    <w:rsid w:val="00C56A48"/>
    <w:rsid w:val="00C57D1E"/>
    <w:rsid w:val="00C609E8"/>
    <w:rsid w:val="00C60B78"/>
    <w:rsid w:val="00C61FB7"/>
    <w:rsid w:val="00C6236D"/>
    <w:rsid w:val="00C66159"/>
    <w:rsid w:val="00C7000C"/>
    <w:rsid w:val="00C73535"/>
    <w:rsid w:val="00C758CF"/>
    <w:rsid w:val="00C77923"/>
    <w:rsid w:val="00C85402"/>
    <w:rsid w:val="00C8544B"/>
    <w:rsid w:val="00C86369"/>
    <w:rsid w:val="00C90BE8"/>
    <w:rsid w:val="00C9195C"/>
    <w:rsid w:val="00C91A1E"/>
    <w:rsid w:val="00C9473E"/>
    <w:rsid w:val="00CA2105"/>
    <w:rsid w:val="00CA30D0"/>
    <w:rsid w:val="00CA4DE6"/>
    <w:rsid w:val="00CB11E4"/>
    <w:rsid w:val="00CB328F"/>
    <w:rsid w:val="00CB3DD4"/>
    <w:rsid w:val="00CB4830"/>
    <w:rsid w:val="00CC11E5"/>
    <w:rsid w:val="00CC31DC"/>
    <w:rsid w:val="00CC46A6"/>
    <w:rsid w:val="00CD79CF"/>
    <w:rsid w:val="00CE0F44"/>
    <w:rsid w:val="00CE0FE8"/>
    <w:rsid w:val="00CE4B8A"/>
    <w:rsid w:val="00CE55F9"/>
    <w:rsid w:val="00CE60D8"/>
    <w:rsid w:val="00CE7980"/>
    <w:rsid w:val="00CF47C3"/>
    <w:rsid w:val="00CF6474"/>
    <w:rsid w:val="00CF75F4"/>
    <w:rsid w:val="00CF7751"/>
    <w:rsid w:val="00D002E2"/>
    <w:rsid w:val="00D027BB"/>
    <w:rsid w:val="00D04231"/>
    <w:rsid w:val="00D125D1"/>
    <w:rsid w:val="00D13798"/>
    <w:rsid w:val="00D1390B"/>
    <w:rsid w:val="00D1533E"/>
    <w:rsid w:val="00D22DC8"/>
    <w:rsid w:val="00D2310E"/>
    <w:rsid w:val="00D23C31"/>
    <w:rsid w:val="00D24CF9"/>
    <w:rsid w:val="00D24E86"/>
    <w:rsid w:val="00D2658A"/>
    <w:rsid w:val="00D276E8"/>
    <w:rsid w:val="00D40505"/>
    <w:rsid w:val="00D465BD"/>
    <w:rsid w:val="00D471BA"/>
    <w:rsid w:val="00D551B8"/>
    <w:rsid w:val="00D56ACF"/>
    <w:rsid w:val="00D64F33"/>
    <w:rsid w:val="00D703B0"/>
    <w:rsid w:val="00D72B33"/>
    <w:rsid w:val="00D72CA4"/>
    <w:rsid w:val="00D7480A"/>
    <w:rsid w:val="00D77206"/>
    <w:rsid w:val="00D77941"/>
    <w:rsid w:val="00D8506E"/>
    <w:rsid w:val="00D862BE"/>
    <w:rsid w:val="00DA6B70"/>
    <w:rsid w:val="00DA7C14"/>
    <w:rsid w:val="00DB07BB"/>
    <w:rsid w:val="00DB0F3F"/>
    <w:rsid w:val="00DB31DD"/>
    <w:rsid w:val="00DB5809"/>
    <w:rsid w:val="00DB5C52"/>
    <w:rsid w:val="00DD1266"/>
    <w:rsid w:val="00DD3785"/>
    <w:rsid w:val="00DD4734"/>
    <w:rsid w:val="00DE04F1"/>
    <w:rsid w:val="00DE3D85"/>
    <w:rsid w:val="00DE4027"/>
    <w:rsid w:val="00DF1259"/>
    <w:rsid w:val="00DF202C"/>
    <w:rsid w:val="00DF373C"/>
    <w:rsid w:val="00DF519E"/>
    <w:rsid w:val="00DF6DAB"/>
    <w:rsid w:val="00E01765"/>
    <w:rsid w:val="00E05A4C"/>
    <w:rsid w:val="00E066F1"/>
    <w:rsid w:val="00E118AE"/>
    <w:rsid w:val="00E168CE"/>
    <w:rsid w:val="00E17700"/>
    <w:rsid w:val="00E20E6D"/>
    <w:rsid w:val="00E21369"/>
    <w:rsid w:val="00E21404"/>
    <w:rsid w:val="00E21A68"/>
    <w:rsid w:val="00E27EFD"/>
    <w:rsid w:val="00E31737"/>
    <w:rsid w:val="00E3298C"/>
    <w:rsid w:val="00E3676F"/>
    <w:rsid w:val="00E44C6A"/>
    <w:rsid w:val="00E50669"/>
    <w:rsid w:val="00E5100C"/>
    <w:rsid w:val="00E52241"/>
    <w:rsid w:val="00E60A87"/>
    <w:rsid w:val="00E6148B"/>
    <w:rsid w:val="00E64C2D"/>
    <w:rsid w:val="00E6728A"/>
    <w:rsid w:val="00E6736F"/>
    <w:rsid w:val="00E72D59"/>
    <w:rsid w:val="00E73CB5"/>
    <w:rsid w:val="00E73F7F"/>
    <w:rsid w:val="00E7591D"/>
    <w:rsid w:val="00E75996"/>
    <w:rsid w:val="00E8344B"/>
    <w:rsid w:val="00E91018"/>
    <w:rsid w:val="00E93139"/>
    <w:rsid w:val="00EA1FCC"/>
    <w:rsid w:val="00EA3DF2"/>
    <w:rsid w:val="00EB42C8"/>
    <w:rsid w:val="00EC0954"/>
    <w:rsid w:val="00EC5931"/>
    <w:rsid w:val="00ED1A91"/>
    <w:rsid w:val="00ED22F3"/>
    <w:rsid w:val="00ED2C76"/>
    <w:rsid w:val="00ED2FC0"/>
    <w:rsid w:val="00ED44E7"/>
    <w:rsid w:val="00ED7C5A"/>
    <w:rsid w:val="00EE312A"/>
    <w:rsid w:val="00EE429F"/>
    <w:rsid w:val="00EF159F"/>
    <w:rsid w:val="00F06BED"/>
    <w:rsid w:val="00F06E24"/>
    <w:rsid w:val="00F116C4"/>
    <w:rsid w:val="00F1257F"/>
    <w:rsid w:val="00F137E5"/>
    <w:rsid w:val="00F15668"/>
    <w:rsid w:val="00F17784"/>
    <w:rsid w:val="00F21952"/>
    <w:rsid w:val="00F227D7"/>
    <w:rsid w:val="00F23110"/>
    <w:rsid w:val="00F30522"/>
    <w:rsid w:val="00F314B7"/>
    <w:rsid w:val="00F32D8B"/>
    <w:rsid w:val="00F34818"/>
    <w:rsid w:val="00F362A3"/>
    <w:rsid w:val="00F417D7"/>
    <w:rsid w:val="00F4195C"/>
    <w:rsid w:val="00F42B69"/>
    <w:rsid w:val="00F42FDB"/>
    <w:rsid w:val="00F435E7"/>
    <w:rsid w:val="00F43B5F"/>
    <w:rsid w:val="00F44F2C"/>
    <w:rsid w:val="00F46321"/>
    <w:rsid w:val="00F53BD2"/>
    <w:rsid w:val="00F55960"/>
    <w:rsid w:val="00F63CAF"/>
    <w:rsid w:val="00F64ECF"/>
    <w:rsid w:val="00F66E4A"/>
    <w:rsid w:val="00F67FDD"/>
    <w:rsid w:val="00F704E5"/>
    <w:rsid w:val="00F72D85"/>
    <w:rsid w:val="00F734B4"/>
    <w:rsid w:val="00F768FD"/>
    <w:rsid w:val="00F80049"/>
    <w:rsid w:val="00F80EDC"/>
    <w:rsid w:val="00F84263"/>
    <w:rsid w:val="00F850C8"/>
    <w:rsid w:val="00F94488"/>
    <w:rsid w:val="00F95B80"/>
    <w:rsid w:val="00F95FCE"/>
    <w:rsid w:val="00FA04E7"/>
    <w:rsid w:val="00FA0FEE"/>
    <w:rsid w:val="00FA193A"/>
    <w:rsid w:val="00FA2433"/>
    <w:rsid w:val="00FA3583"/>
    <w:rsid w:val="00FA7A7D"/>
    <w:rsid w:val="00FA7E89"/>
    <w:rsid w:val="00FB0778"/>
    <w:rsid w:val="00FB32D9"/>
    <w:rsid w:val="00FB3A85"/>
    <w:rsid w:val="00FB513D"/>
    <w:rsid w:val="00FB5227"/>
    <w:rsid w:val="00FB5E40"/>
    <w:rsid w:val="00FB6D4E"/>
    <w:rsid w:val="00FC363A"/>
    <w:rsid w:val="00FE6E5E"/>
    <w:rsid w:val="00FE7448"/>
    <w:rsid w:val="00FE7ABA"/>
    <w:rsid w:val="00FF499C"/>
    <w:rsid w:val="00FF5577"/>
    <w:rsid w:val="00FF6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CA4BF"/>
  <w15:chartTrackingRefBased/>
  <w15:docId w15:val="{47C25142-02D4-4148-82EC-2D6FBF036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30B2"/>
    <w:rPr>
      <w:rFonts w:ascii="Times New Roman" w:eastAsia="Calibri" w:hAnsi="Times New Roman" w:cs="Arial"/>
      <w:noProof/>
      <w:sz w:val="24"/>
      <w:lang w:val="en-ID"/>
    </w:rPr>
  </w:style>
  <w:style w:type="paragraph" w:styleId="Heading1">
    <w:name w:val="heading 1"/>
    <w:basedOn w:val="Normal"/>
    <w:next w:val="Normal"/>
    <w:link w:val="Heading1Char"/>
    <w:uiPriority w:val="9"/>
    <w:qFormat/>
    <w:rsid w:val="007D23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F465A"/>
    <w:pPr>
      <w:keepNext/>
      <w:keepLines/>
      <w:spacing w:before="40" w:after="0"/>
      <w:outlineLvl w:val="1"/>
    </w:pPr>
    <w:rPr>
      <w:rFonts w:asciiTheme="majorHAnsi" w:eastAsiaTheme="majorEastAsia" w:hAnsiTheme="majorHAnsi" w:cstheme="majorBidi"/>
      <w:noProof w:val="0"/>
      <w:color w:val="2E74B5" w:themeColor="accent1" w:themeShade="BF"/>
      <w:sz w:val="26"/>
      <w:szCs w:val="26"/>
      <w:lang w:val="en-US"/>
    </w:rPr>
  </w:style>
  <w:style w:type="paragraph" w:styleId="Heading3">
    <w:name w:val="heading 3"/>
    <w:basedOn w:val="Normal"/>
    <w:next w:val="Normal"/>
    <w:link w:val="Heading3Char"/>
    <w:uiPriority w:val="9"/>
    <w:unhideWhenUsed/>
    <w:qFormat/>
    <w:rsid w:val="009F465A"/>
    <w:pPr>
      <w:keepNext/>
      <w:keepLines/>
      <w:spacing w:before="40" w:after="0"/>
      <w:outlineLvl w:val="2"/>
    </w:pPr>
    <w:rPr>
      <w:rFonts w:asciiTheme="majorHAnsi" w:eastAsiaTheme="majorEastAsia" w:hAnsiTheme="majorHAnsi" w:cstheme="majorBidi"/>
      <w:noProof w:val="0"/>
      <w:color w:val="1F4D78" w:themeColor="accent1" w:themeShade="7F"/>
      <w:szCs w:val="24"/>
      <w:lang w:val="en-US"/>
    </w:rPr>
  </w:style>
  <w:style w:type="paragraph" w:styleId="Heading4">
    <w:name w:val="heading 4"/>
    <w:basedOn w:val="Normal"/>
    <w:next w:val="Normal"/>
    <w:link w:val="Heading4Char"/>
    <w:uiPriority w:val="9"/>
    <w:unhideWhenUsed/>
    <w:qFormat/>
    <w:rsid w:val="00CB328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3052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3FC"/>
    <w:rPr>
      <w:rFonts w:asciiTheme="majorHAnsi" w:eastAsiaTheme="majorEastAsia" w:hAnsiTheme="majorHAnsi" w:cstheme="majorBidi"/>
      <w:noProof/>
      <w:color w:val="2E74B5" w:themeColor="accent1" w:themeShade="BF"/>
      <w:sz w:val="32"/>
      <w:szCs w:val="32"/>
      <w:lang w:val="en-ID"/>
    </w:rPr>
  </w:style>
  <w:style w:type="paragraph" w:styleId="ListParagraph">
    <w:name w:val="List Paragraph"/>
    <w:basedOn w:val="Normal"/>
    <w:link w:val="ListParagraphChar"/>
    <w:uiPriority w:val="34"/>
    <w:qFormat/>
    <w:rsid w:val="007D23FC"/>
    <w:pPr>
      <w:ind w:left="720"/>
      <w:contextualSpacing/>
    </w:pPr>
  </w:style>
  <w:style w:type="table" w:styleId="TableGrid">
    <w:name w:val="Table Grid"/>
    <w:basedOn w:val="TableNormal"/>
    <w:uiPriority w:val="39"/>
    <w:rsid w:val="007D23FC"/>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7D23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D23FC"/>
    <w:rPr>
      <w:rFonts w:ascii="Tahoma" w:eastAsia="Calibri" w:hAnsi="Tahoma" w:cs="Tahoma"/>
      <w:noProof/>
      <w:sz w:val="16"/>
      <w:szCs w:val="16"/>
      <w:lang w:val="en-ID"/>
    </w:rPr>
  </w:style>
  <w:style w:type="character" w:styleId="CommentReference">
    <w:name w:val="annotation reference"/>
    <w:basedOn w:val="DefaultParagraphFont"/>
    <w:uiPriority w:val="99"/>
    <w:rsid w:val="007D23FC"/>
    <w:rPr>
      <w:sz w:val="16"/>
      <w:szCs w:val="16"/>
    </w:rPr>
  </w:style>
  <w:style w:type="paragraph" w:styleId="CommentText">
    <w:name w:val="annotation text"/>
    <w:basedOn w:val="Normal"/>
    <w:link w:val="CommentTextChar"/>
    <w:uiPriority w:val="99"/>
    <w:rsid w:val="007D23FC"/>
    <w:pPr>
      <w:spacing w:line="240" w:lineRule="auto"/>
    </w:pPr>
    <w:rPr>
      <w:sz w:val="20"/>
      <w:szCs w:val="20"/>
    </w:rPr>
  </w:style>
  <w:style w:type="character" w:customStyle="1" w:styleId="CommentTextChar">
    <w:name w:val="Comment Text Char"/>
    <w:basedOn w:val="DefaultParagraphFont"/>
    <w:link w:val="CommentText"/>
    <w:uiPriority w:val="99"/>
    <w:rsid w:val="007D23FC"/>
    <w:rPr>
      <w:rFonts w:ascii="Calibri" w:eastAsia="Calibri" w:hAnsi="Calibri" w:cs="Arial"/>
      <w:noProof/>
      <w:sz w:val="20"/>
      <w:szCs w:val="20"/>
      <w:lang w:val="en-ID"/>
    </w:rPr>
  </w:style>
  <w:style w:type="paragraph" w:styleId="CommentSubject">
    <w:name w:val="annotation subject"/>
    <w:basedOn w:val="CommentText"/>
    <w:next w:val="CommentText"/>
    <w:link w:val="CommentSubjectChar"/>
    <w:uiPriority w:val="99"/>
    <w:rsid w:val="007D23FC"/>
    <w:rPr>
      <w:b/>
      <w:bCs/>
    </w:rPr>
  </w:style>
  <w:style w:type="character" w:customStyle="1" w:styleId="CommentSubjectChar">
    <w:name w:val="Comment Subject Char"/>
    <w:basedOn w:val="CommentTextChar"/>
    <w:link w:val="CommentSubject"/>
    <w:uiPriority w:val="99"/>
    <w:rsid w:val="007D23FC"/>
    <w:rPr>
      <w:rFonts w:ascii="Calibri" w:eastAsia="Calibri" w:hAnsi="Calibri" w:cs="Arial"/>
      <w:b/>
      <w:bCs/>
      <w:noProof/>
      <w:sz w:val="20"/>
      <w:szCs w:val="20"/>
      <w:lang w:val="en-ID"/>
    </w:rPr>
  </w:style>
  <w:style w:type="character" w:styleId="Hyperlink">
    <w:name w:val="Hyperlink"/>
    <w:basedOn w:val="DefaultParagraphFont"/>
    <w:uiPriority w:val="99"/>
    <w:unhideWhenUsed/>
    <w:rsid w:val="007D23FC"/>
    <w:rPr>
      <w:color w:val="0563C1" w:themeColor="hyperlink"/>
      <w:u w:val="single"/>
    </w:rPr>
  </w:style>
  <w:style w:type="paragraph" w:styleId="Header">
    <w:name w:val="header"/>
    <w:basedOn w:val="Normal"/>
    <w:link w:val="HeaderChar"/>
    <w:uiPriority w:val="99"/>
    <w:unhideWhenUsed/>
    <w:rsid w:val="007D23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23FC"/>
    <w:rPr>
      <w:rFonts w:ascii="Calibri" w:eastAsia="Calibri" w:hAnsi="Calibri" w:cs="Arial"/>
      <w:noProof/>
      <w:lang w:val="en-ID"/>
    </w:rPr>
  </w:style>
  <w:style w:type="paragraph" w:styleId="Footer">
    <w:name w:val="footer"/>
    <w:basedOn w:val="Normal"/>
    <w:link w:val="FooterChar"/>
    <w:uiPriority w:val="99"/>
    <w:unhideWhenUsed/>
    <w:rsid w:val="007D23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23FC"/>
    <w:rPr>
      <w:rFonts w:ascii="Calibri" w:eastAsia="Calibri" w:hAnsi="Calibri" w:cs="Arial"/>
      <w:noProof/>
      <w:lang w:val="en-ID"/>
    </w:rPr>
  </w:style>
  <w:style w:type="paragraph" w:styleId="Caption">
    <w:name w:val="caption"/>
    <w:basedOn w:val="Normal"/>
    <w:next w:val="Normal"/>
    <w:uiPriority w:val="35"/>
    <w:unhideWhenUsed/>
    <w:qFormat/>
    <w:rsid w:val="007D23FC"/>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7D23FC"/>
    <w:pPr>
      <w:outlineLvl w:val="9"/>
    </w:pPr>
    <w:rPr>
      <w:noProof w:val="0"/>
      <w:lang w:val="en-US"/>
    </w:rPr>
  </w:style>
  <w:style w:type="paragraph" w:styleId="TOC2">
    <w:name w:val="toc 2"/>
    <w:basedOn w:val="Normal"/>
    <w:next w:val="Normal"/>
    <w:autoRedefine/>
    <w:uiPriority w:val="39"/>
    <w:unhideWhenUsed/>
    <w:rsid w:val="007D23FC"/>
    <w:pPr>
      <w:spacing w:after="100"/>
      <w:ind w:left="220"/>
    </w:pPr>
    <w:rPr>
      <w:rFonts w:asciiTheme="minorHAnsi" w:eastAsiaTheme="minorEastAsia" w:hAnsiTheme="minorHAnsi" w:cs="Times New Roman"/>
      <w:noProof w:val="0"/>
      <w:lang w:val="en-US"/>
    </w:rPr>
  </w:style>
  <w:style w:type="paragraph" w:styleId="TOC1">
    <w:name w:val="toc 1"/>
    <w:basedOn w:val="Normal"/>
    <w:next w:val="Normal"/>
    <w:autoRedefine/>
    <w:uiPriority w:val="39"/>
    <w:unhideWhenUsed/>
    <w:rsid w:val="007D23FC"/>
    <w:pPr>
      <w:spacing w:after="100"/>
    </w:pPr>
    <w:rPr>
      <w:rFonts w:asciiTheme="minorHAnsi" w:eastAsiaTheme="minorEastAsia" w:hAnsiTheme="minorHAnsi" w:cs="Times New Roman"/>
      <w:bCs/>
      <w:noProof w:val="0"/>
      <w:lang w:val="en-US"/>
    </w:rPr>
  </w:style>
  <w:style w:type="paragraph" w:styleId="TOC3">
    <w:name w:val="toc 3"/>
    <w:basedOn w:val="Normal"/>
    <w:next w:val="Normal"/>
    <w:autoRedefine/>
    <w:uiPriority w:val="39"/>
    <w:unhideWhenUsed/>
    <w:rsid w:val="007D23FC"/>
    <w:pPr>
      <w:spacing w:after="100"/>
      <w:ind w:left="440"/>
    </w:pPr>
    <w:rPr>
      <w:rFonts w:asciiTheme="minorHAnsi" w:eastAsiaTheme="minorEastAsia" w:hAnsiTheme="minorHAnsi" w:cs="Times New Roman"/>
      <w:noProof w:val="0"/>
      <w:lang w:val="en-US"/>
    </w:rPr>
  </w:style>
  <w:style w:type="paragraph" w:styleId="TableofFigures">
    <w:name w:val="table of figures"/>
    <w:basedOn w:val="Normal"/>
    <w:next w:val="Normal"/>
    <w:uiPriority w:val="99"/>
    <w:unhideWhenUsed/>
    <w:rsid w:val="007D23FC"/>
    <w:pPr>
      <w:spacing w:after="0"/>
    </w:pPr>
    <w:rPr>
      <w:rFonts w:asciiTheme="minorHAnsi" w:eastAsiaTheme="minorHAnsi" w:hAnsiTheme="minorHAnsi" w:cstheme="minorBidi"/>
      <w:noProof w:val="0"/>
    </w:rPr>
  </w:style>
  <w:style w:type="paragraph" w:styleId="Bibliography">
    <w:name w:val="Bibliography"/>
    <w:basedOn w:val="Normal"/>
    <w:next w:val="Normal"/>
    <w:uiPriority w:val="37"/>
    <w:unhideWhenUsed/>
    <w:rsid w:val="007D23FC"/>
    <w:rPr>
      <w:noProof w:val="0"/>
      <w:lang w:val="en-US"/>
    </w:rPr>
  </w:style>
  <w:style w:type="paragraph" w:styleId="TOC4">
    <w:name w:val="toc 4"/>
    <w:basedOn w:val="Normal"/>
    <w:next w:val="Normal"/>
    <w:autoRedefine/>
    <w:uiPriority w:val="39"/>
    <w:unhideWhenUsed/>
    <w:rsid w:val="007D23FC"/>
    <w:pPr>
      <w:spacing w:after="100"/>
      <w:ind w:left="660"/>
    </w:pPr>
  </w:style>
  <w:style w:type="character" w:customStyle="1" w:styleId="Heading5Char">
    <w:name w:val="Heading 5 Char"/>
    <w:basedOn w:val="DefaultParagraphFont"/>
    <w:link w:val="Heading5"/>
    <w:uiPriority w:val="9"/>
    <w:semiHidden/>
    <w:rsid w:val="00F30522"/>
    <w:rPr>
      <w:rFonts w:asciiTheme="majorHAnsi" w:eastAsiaTheme="majorEastAsia" w:hAnsiTheme="majorHAnsi" w:cstheme="majorBidi"/>
      <w:noProof/>
      <w:color w:val="2E74B5" w:themeColor="accent1" w:themeShade="BF"/>
      <w:lang w:val="en-ID"/>
    </w:rPr>
  </w:style>
  <w:style w:type="character" w:customStyle="1" w:styleId="Heading2Char">
    <w:name w:val="Heading 2 Char"/>
    <w:basedOn w:val="DefaultParagraphFont"/>
    <w:link w:val="Heading2"/>
    <w:uiPriority w:val="9"/>
    <w:rsid w:val="009F465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F465A"/>
    <w:rPr>
      <w:rFonts w:asciiTheme="majorHAnsi" w:eastAsiaTheme="majorEastAsia" w:hAnsiTheme="majorHAnsi" w:cstheme="majorBidi"/>
      <w:color w:val="1F4D78" w:themeColor="accent1" w:themeShade="7F"/>
      <w:sz w:val="24"/>
      <w:szCs w:val="24"/>
    </w:rPr>
  </w:style>
  <w:style w:type="paragraph" w:styleId="TOC5">
    <w:name w:val="toc 5"/>
    <w:basedOn w:val="Normal"/>
    <w:next w:val="Normal"/>
    <w:autoRedefine/>
    <w:uiPriority w:val="39"/>
    <w:unhideWhenUsed/>
    <w:rsid w:val="00987FD3"/>
    <w:pPr>
      <w:spacing w:after="100"/>
      <w:ind w:left="880"/>
    </w:pPr>
    <w:rPr>
      <w:rFonts w:asciiTheme="minorHAnsi" w:eastAsiaTheme="minorEastAsia" w:hAnsiTheme="minorHAnsi" w:cstheme="minorBidi"/>
      <w:noProof w:val="0"/>
      <w:lang w:eastAsia="en-ID"/>
    </w:rPr>
  </w:style>
  <w:style w:type="paragraph" w:styleId="TOC6">
    <w:name w:val="toc 6"/>
    <w:basedOn w:val="Normal"/>
    <w:next w:val="Normal"/>
    <w:autoRedefine/>
    <w:uiPriority w:val="39"/>
    <w:unhideWhenUsed/>
    <w:rsid w:val="00987FD3"/>
    <w:pPr>
      <w:spacing w:after="100"/>
      <w:ind w:left="1100"/>
    </w:pPr>
    <w:rPr>
      <w:rFonts w:asciiTheme="minorHAnsi" w:eastAsiaTheme="minorEastAsia" w:hAnsiTheme="minorHAnsi" w:cstheme="minorBidi"/>
      <w:noProof w:val="0"/>
      <w:lang w:eastAsia="en-ID"/>
    </w:rPr>
  </w:style>
  <w:style w:type="paragraph" w:styleId="TOC7">
    <w:name w:val="toc 7"/>
    <w:basedOn w:val="Normal"/>
    <w:next w:val="Normal"/>
    <w:autoRedefine/>
    <w:uiPriority w:val="39"/>
    <w:unhideWhenUsed/>
    <w:rsid w:val="00987FD3"/>
    <w:pPr>
      <w:spacing w:after="100"/>
      <w:ind w:left="1320"/>
    </w:pPr>
    <w:rPr>
      <w:rFonts w:asciiTheme="minorHAnsi" w:eastAsiaTheme="minorEastAsia" w:hAnsiTheme="minorHAnsi" w:cstheme="minorBidi"/>
      <w:noProof w:val="0"/>
      <w:lang w:eastAsia="en-ID"/>
    </w:rPr>
  </w:style>
  <w:style w:type="paragraph" w:styleId="TOC8">
    <w:name w:val="toc 8"/>
    <w:basedOn w:val="Normal"/>
    <w:next w:val="Normal"/>
    <w:autoRedefine/>
    <w:uiPriority w:val="39"/>
    <w:unhideWhenUsed/>
    <w:rsid w:val="00987FD3"/>
    <w:pPr>
      <w:spacing w:after="100"/>
      <w:ind w:left="1540"/>
    </w:pPr>
    <w:rPr>
      <w:rFonts w:asciiTheme="minorHAnsi" w:eastAsiaTheme="minorEastAsia" w:hAnsiTheme="minorHAnsi" w:cstheme="minorBidi"/>
      <w:noProof w:val="0"/>
      <w:lang w:eastAsia="en-ID"/>
    </w:rPr>
  </w:style>
  <w:style w:type="paragraph" w:styleId="TOC9">
    <w:name w:val="toc 9"/>
    <w:basedOn w:val="Normal"/>
    <w:next w:val="Normal"/>
    <w:autoRedefine/>
    <w:uiPriority w:val="39"/>
    <w:unhideWhenUsed/>
    <w:rsid w:val="00987FD3"/>
    <w:pPr>
      <w:spacing w:after="100"/>
      <w:ind w:left="1760"/>
    </w:pPr>
    <w:rPr>
      <w:rFonts w:asciiTheme="minorHAnsi" w:eastAsiaTheme="minorEastAsia" w:hAnsiTheme="minorHAnsi" w:cstheme="minorBidi"/>
      <w:noProof w:val="0"/>
      <w:lang w:eastAsia="en-ID"/>
    </w:rPr>
  </w:style>
  <w:style w:type="character" w:customStyle="1" w:styleId="UnresolvedMention">
    <w:name w:val="Unresolved Mention"/>
    <w:basedOn w:val="DefaultParagraphFont"/>
    <w:uiPriority w:val="99"/>
    <w:semiHidden/>
    <w:unhideWhenUsed/>
    <w:rsid w:val="00987FD3"/>
    <w:rPr>
      <w:color w:val="605E5C"/>
      <w:shd w:val="clear" w:color="auto" w:fill="E1DFDD"/>
    </w:rPr>
  </w:style>
  <w:style w:type="paragraph" w:styleId="NoSpacing">
    <w:name w:val="No Spacing"/>
    <w:uiPriority w:val="1"/>
    <w:qFormat/>
    <w:rsid w:val="00964A1C"/>
    <w:pPr>
      <w:spacing w:after="0" w:line="240" w:lineRule="auto"/>
    </w:pPr>
    <w:rPr>
      <w:rFonts w:ascii="Calibri" w:eastAsia="Calibri" w:hAnsi="Calibri" w:cs="Arial"/>
      <w:noProof/>
      <w:lang w:val="en-ID"/>
    </w:rPr>
  </w:style>
  <w:style w:type="character" w:customStyle="1" w:styleId="ListParagraphChar">
    <w:name w:val="List Paragraph Char"/>
    <w:link w:val="ListParagraph"/>
    <w:uiPriority w:val="34"/>
    <w:rsid w:val="00747673"/>
    <w:rPr>
      <w:rFonts w:ascii="Calibri" w:eastAsia="Calibri" w:hAnsi="Calibri" w:cs="Arial"/>
      <w:noProof/>
      <w:lang w:val="en-ID"/>
    </w:rPr>
  </w:style>
  <w:style w:type="table" w:customStyle="1" w:styleId="TableGrid3">
    <w:name w:val="Table Grid3"/>
    <w:basedOn w:val="TableNormal"/>
    <w:uiPriority w:val="59"/>
    <w:rsid w:val="00622CED"/>
    <w:pPr>
      <w:spacing w:after="0" w:line="240" w:lineRule="auto"/>
    </w:pPr>
    <w:rPr>
      <w:rFonts w:ascii="Times New Roman" w:eastAsia="Calibri" w:hAnsi="Times New Roman" w:cs="Times New Roman"/>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B328F"/>
    <w:rPr>
      <w:rFonts w:asciiTheme="majorHAnsi" w:eastAsiaTheme="majorEastAsia" w:hAnsiTheme="majorHAnsi" w:cstheme="majorBidi"/>
      <w:i/>
      <w:iCs/>
      <w:noProof/>
      <w:color w:val="2E74B5" w:themeColor="accent1" w:themeShade="BF"/>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372140">
      <w:bodyDiv w:val="1"/>
      <w:marLeft w:val="0"/>
      <w:marRight w:val="0"/>
      <w:marTop w:val="0"/>
      <w:marBottom w:val="0"/>
      <w:divBdr>
        <w:top w:val="none" w:sz="0" w:space="0" w:color="auto"/>
        <w:left w:val="none" w:sz="0" w:space="0" w:color="auto"/>
        <w:bottom w:val="none" w:sz="0" w:space="0" w:color="auto"/>
        <w:right w:val="none" w:sz="0" w:space="0" w:color="auto"/>
      </w:divBdr>
    </w:div>
    <w:div w:id="207188010">
      <w:bodyDiv w:val="1"/>
      <w:marLeft w:val="0"/>
      <w:marRight w:val="0"/>
      <w:marTop w:val="0"/>
      <w:marBottom w:val="0"/>
      <w:divBdr>
        <w:top w:val="none" w:sz="0" w:space="0" w:color="auto"/>
        <w:left w:val="none" w:sz="0" w:space="0" w:color="auto"/>
        <w:bottom w:val="none" w:sz="0" w:space="0" w:color="auto"/>
        <w:right w:val="none" w:sz="0" w:space="0" w:color="auto"/>
      </w:divBdr>
    </w:div>
    <w:div w:id="528301962">
      <w:bodyDiv w:val="1"/>
      <w:marLeft w:val="0"/>
      <w:marRight w:val="0"/>
      <w:marTop w:val="0"/>
      <w:marBottom w:val="0"/>
      <w:divBdr>
        <w:top w:val="none" w:sz="0" w:space="0" w:color="auto"/>
        <w:left w:val="none" w:sz="0" w:space="0" w:color="auto"/>
        <w:bottom w:val="none" w:sz="0" w:space="0" w:color="auto"/>
        <w:right w:val="none" w:sz="0" w:space="0" w:color="auto"/>
      </w:divBdr>
    </w:div>
    <w:div w:id="705836944">
      <w:bodyDiv w:val="1"/>
      <w:marLeft w:val="0"/>
      <w:marRight w:val="0"/>
      <w:marTop w:val="0"/>
      <w:marBottom w:val="0"/>
      <w:divBdr>
        <w:top w:val="none" w:sz="0" w:space="0" w:color="auto"/>
        <w:left w:val="none" w:sz="0" w:space="0" w:color="auto"/>
        <w:bottom w:val="none" w:sz="0" w:space="0" w:color="auto"/>
        <w:right w:val="none" w:sz="0" w:space="0" w:color="auto"/>
      </w:divBdr>
    </w:div>
    <w:div w:id="794832699">
      <w:bodyDiv w:val="1"/>
      <w:marLeft w:val="0"/>
      <w:marRight w:val="0"/>
      <w:marTop w:val="0"/>
      <w:marBottom w:val="0"/>
      <w:divBdr>
        <w:top w:val="none" w:sz="0" w:space="0" w:color="auto"/>
        <w:left w:val="none" w:sz="0" w:space="0" w:color="auto"/>
        <w:bottom w:val="none" w:sz="0" w:space="0" w:color="auto"/>
        <w:right w:val="none" w:sz="0" w:space="0" w:color="auto"/>
      </w:divBdr>
    </w:div>
    <w:div w:id="817650410">
      <w:bodyDiv w:val="1"/>
      <w:marLeft w:val="0"/>
      <w:marRight w:val="0"/>
      <w:marTop w:val="0"/>
      <w:marBottom w:val="0"/>
      <w:divBdr>
        <w:top w:val="none" w:sz="0" w:space="0" w:color="auto"/>
        <w:left w:val="none" w:sz="0" w:space="0" w:color="auto"/>
        <w:bottom w:val="none" w:sz="0" w:space="0" w:color="auto"/>
        <w:right w:val="none" w:sz="0" w:space="0" w:color="auto"/>
      </w:divBdr>
    </w:div>
    <w:div w:id="862473204">
      <w:bodyDiv w:val="1"/>
      <w:marLeft w:val="0"/>
      <w:marRight w:val="0"/>
      <w:marTop w:val="0"/>
      <w:marBottom w:val="0"/>
      <w:divBdr>
        <w:top w:val="none" w:sz="0" w:space="0" w:color="auto"/>
        <w:left w:val="none" w:sz="0" w:space="0" w:color="auto"/>
        <w:bottom w:val="none" w:sz="0" w:space="0" w:color="auto"/>
        <w:right w:val="none" w:sz="0" w:space="0" w:color="auto"/>
      </w:divBdr>
    </w:div>
    <w:div w:id="886065500">
      <w:bodyDiv w:val="1"/>
      <w:marLeft w:val="0"/>
      <w:marRight w:val="0"/>
      <w:marTop w:val="0"/>
      <w:marBottom w:val="0"/>
      <w:divBdr>
        <w:top w:val="none" w:sz="0" w:space="0" w:color="auto"/>
        <w:left w:val="none" w:sz="0" w:space="0" w:color="auto"/>
        <w:bottom w:val="none" w:sz="0" w:space="0" w:color="auto"/>
        <w:right w:val="none" w:sz="0" w:space="0" w:color="auto"/>
      </w:divBdr>
    </w:div>
    <w:div w:id="1234002102">
      <w:bodyDiv w:val="1"/>
      <w:marLeft w:val="0"/>
      <w:marRight w:val="0"/>
      <w:marTop w:val="0"/>
      <w:marBottom w:val="0"/>
      <w:divBdr>
        <w:top w:val="none" w:sz="0" w:space="0" w:color="auto"/>
        <w:left w:val="none" w:sz="0" w:space="0" w:color="auto"/>
        <w:bottom w:val="none" w:sz="0" w:space="0" w:color="auto"/>
        <w:right w:val="none" w:sz="0" w:space="0" w:color="auto"/>
      </w:divBdr>
    </w:div>
    <w:div w:id="1439446707">
      <w:bodyDiv w:val="1"/>
      <w:marLeft w:val="0"/>
      <w:marRight w:val="0"/>
      <w:marTop w:val="0"/>
      <w:marBottom w:val="0"/>
      <w:divBdr>
        <w:top w:val="none" w:sz="0" w:space="0" w:color="auto"/>
        <w:left w:val="none" w:sz="0" w:space="0" w:color="auto"/>
        <w:bottom w:val="none" w:sz="0" w:space="0" w:color="auto"/>
        <w:right w:val="none" w:sz="0" w:space="0" w:color="auto"/>
      </w:divBdr>
    </w:div>
    <w:div w:id="1478574137">
      <w:bodyDiv w:val="1"/>
      <w:marLeft w:val="0"/>
      <w:marRight w:val="0"/>
      <w:marTop w:val="0"/>
      <w:marBottom w:val="0"/>
      <w:divBdr>
        <w:top w:val="none" w:sz="0" w:space="0" w:color="auto"/>
        <w:left w:val="none" w:sz="0" w:space="0" w:color="auto"/>
        <w:bottom w:val="none" w:sz="0" w:space="0" w:color="auto"/>
        <w:right w:val="none" w:sz="0" w:space="0" w:color="auto"/>
      </w:divBdr>
    </w:div>
    <w:div w:id="1543324403">
      <w:bodyDiv w:val="1"/>
      <w:marLeft w:val="0"/>
      <w:marRight w:val="0"/>
      <w:marTop w:val="0"/>
      <w:marBottom w:val="0"/>
      <w:divBdr>
        <w:top w:val="none" w:sz="0" w:space="0" w:color="auto"/>
        <w:left w:val="none" w:sz="0" w:space="0" w:color="auto"/>
        <w:bottom w:val="none" w:sz="0" w:space="0" w:color="auto"/>
        <w:right w:val="none" w:sz="0" w:space="0" w:color="auto"/>
      </w:divBdr>
    </w:div>
    <w:div w:id="1674256271">
      <w:bodyDiv w:val="1"/>
      <w:marLeft w:val="0"/>
      <w:marRight w:val="0"/>
      <w:marTop w:val="0"/>
      <w:marBottom w:val="0"/>
      <w:divBdr>
        <w:top w:val="none" w:sz="0" w:space="0" w:color="auto"/>
        <w:left w:val="none" w:sz="0" w:space="0" w:color="auto"/>
        <w:bottom w:val="none" w:sz="0" w:space="0" w:color="auto"/>
        <w:right w:val="none" w:sz="0" w:space="0" w:color="auto"/>
      </w:divBdr>
    </w:div>
    <w:div w:id="1923446071">
      <w:bodyDiv w:val="1"/>
      <w:marLeft w:val="0"/>
      <w:marRight w:val="0"/>
      <w:marTop w:val="0"/>
      <w:marBottom w:val="0"/>
      <w:divBdr>
        <w:top w:val="none" w:sz="0" w:space="0" w:color="auto"/>
        <w:left w:val="none" w:sz="0" w:space="0" w:color="auto"/>
        <w:bottom w:val="none" w:sz="0" w:space="0" w:color="auto"/>
        <w:right w:val="none" w:sz="0" w:space="0" w:color="auto"/>
      </w:divBdr>
      <w:divsChild>
        <w:div w:id="1739284959">
          <w:marLeft w:val="0"/>
          <w:marRight w:val="0"/>
          <w:marTop w:val="0"/>
          <w:marBottom w:val="0"/>
          <w:divBdr>
            <w:top w:val="none" w:sz="0" w:space="0" w:color="auto"/>
            <w:left w:val="none" w:sz="0" w:space="0" w:color="auto"/>
            <w:bottom w:val="none" w:sz="0" w:space="0" w:color="auto"/>
            <w:right w:val="none" w:sz="0" w:space="0" w:color="auto"/>
          </w:divBdr>
        </w:div>
        <w:div w:id="1301689604">
          <w:marLeft w:val="0"/>
          <w:marRight w:val="0"/>
          <w:marTop w:val="0"/>
          <w:marBottom w:val="0"/>
          <w:divBdr>
            <w:top w:val="none" w:sz="0" w:space="0" w:color="auto"/>
            <w:left w:val="none" w:sz="0" w:space="0" w:color="auto"/>
            <w:bottom w:val="none" w:sz="0" w:space="0" w:color="auto"/>
            <w:right w:val="none" w:sz="0" w:space="0" w:color="auto"/>
          </w:divBdr>
        </w:div>
      </w:divsChild>
    </w:div>
    <w:div w:id="212638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g17</b:Tag>
    <b:SourceType>Book</b:SourceType>
    <b:Guid>{45510D0A-3240-4071-8AFC-0279F5786163}</b:Guid>
    <b:Title>PENGANTAR SISTEM INFORMASI</b:Title>
    <b:Year>2017</b:Year>
    <b:City>Yogyakarta</b:City>
    <b:Publisher>ANDI</b:Publisher>
    <b:Author>
      <b:Author>
        <b:NameList>
          <b:Person>
            <b:Last>Anggraeni</b:Last>
            <b:Middle>Yunaeti</b:Middle>
            <b:First>Elisabet</b:First>
          </b:Person>
          <b:Person>
            <b:Last>Irviani</b:Last>
            <b:First>Rita</b:First>
          </b:Person>
        </b:NameList>
      </b:Author>
    </b:Author>
    <b:URL>https://books.google.co.id/books?hl=id&amp;lr=&amp;id=8VNLDwAAQBAJ&amp;oi=fnd&amp;pg=PA1&amp;ots=eSXI0wlTFe&amp;sig=88uZ7aN07yuyL3vk8LmOU0fttBE&amp;redir_esc=y#v=onepage&amp;q&amp;f=false</b:URL>
    <b:RefOrder>1</b:RefOrder>
  </b:Source>
  <b:Source>
    <b:Tag>Hut15</b:Tag>
    <b:SourceType>Book</b:SourceType>
    <b:Guid>{CAA5DF92-A481-414D-8119-72F578BD3B0D}</b:Guid>
    <b:Title>Konsep Sistem Informasi</b:Title>
    <b:Year>2015</b:Year>
    <b:City>Yogyakarta</b:City>
    <b:Publisher>Deepublish</b:Publisher>
    <b:Author>
      <b:Author>
        <b:NameList>
          <b:Person>
            <b:Last>Hutahaean</b:Last>
            <b:First>Jeperson</b:First>
          </b:Person>
        </b:NameList>
      </b:Author>
    </b:Author>
    <b:URL>https://books.google.co.id/books?hl=id&amp;lr=&amp;id=o8LjCAAAQBAJ&amp;oi=fnd&amp;pg=PR7&amp;dq=jurnal+tentang+sistem+informasi&amp;ots=t-q7siO_gG&amp;sig=2UPbkIFNNEE795YonHTKK3ZALAI&amp;redir_esc=y#v=onepage&amp;q&amp;f=false</b:URL>
    <b:RefOrder>2</b:RefOrder>
  </b:Source>
  <b:Source>
    <b:Tag>Adi17</b:Tag>
    <b:SourceType>Book</b:SourceType>
    <b:Guid>{173BC989-5855-49A5-8B8F-914280A79F81}</b:Guid>
    <b:Title>Sistem Informasi Geografis</b:Title>
    <b:Year>2017</b:Year>
    <b:City>Yogyakarta</b:City>
    <b:Publisher>ANDI</b:Publisher>
    <b:Author>
      <b:Author>
        <b:NameList>
          <b:Person>
            <b:Last>Adil</b:Last>
            <b:First>Ahmat</b:First>
          </b:Person>
        </b:NameList>
      </b:Author>
    </b:Author>
    <b:URL>https://books.google.co.id/books?hl=id&amp;lr=&amp;id=ui1LDwAAQBAJ&amp;oi=fnd&amp;pg=PR3&amp;dq=sistem+informasi+geografis+adalah&amp;ots=9-GIWPPvo1&amp;sig=ySMuon1x1RLTXQ_9jPowmASKtIE&amp;redir_esc=y#v=onepage&amp;q&amp;f=false</b:URL>
    <b:RefOrder>3</b:RefOrder>
  </b:Source>
</b:Sources>
</file>

<file path=customXml/itemProps1.xml><?xml version="1.0" encoding="utf-8"?>
<ds:datastoreItem xmlns:ds="http://schemas.openxmlformats.org/officeDocument/2006/customXml" ds:itemID="{1354E071-B550-44AD-954B-203C26A26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8</TotalTime>
  <Pages>14</Pages>
  <Words>9005</Words>
  <Characters>5133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dc:creator>
  <cp:keywords/>
  <dc:description/>
  <cp:lastModifiedBy>Handy Setiawan</cp:lastModifiedBy>
  <cp:revision>525</cp:revision>
  <cp:lastPrinted>2021-09-24T06:35:00Z</cp:lastPrinted>
  <dcterms:created xsi:type="dcterms:W3CDTF">2021-01-04T05:36:00Z</dcterms:created>
  <dcterms:modified xsi:type="dcterms:W3CDTF">2022-01-24T08:54:00Z</dcterms:modified>
</cp:coreProperties>
</file>